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57208F" w14:textId="77777777" w:rsidR="00384074" w:rsidRPr="00691454" w:rsidRDefault="00384074" w:rsidP="00FB432B">
      <w:pPr>
        <w:autoSpaceDE w:val="0"/>
        <w:autoSpaceDN w:val="0"/>
        <w:adjustRightInd w:val="0"/>
        <w:ind w:left="720"/>
        <w:jc w:val="center"/>
        <w:rPr>
          <w:b/>
          <w:bCs/>
        </w:rPr>
      </w:pPr>
    </w:p>
    <w:p w14:paraId="56572090" w14:textId="77777777" w:rsidR="00211558" w:rsidRPr="00691454" w:rsidRDefault="00211558" w:rsidP="00FB432B">
      <w:pPr>
        <w:autoSpaceDE w:val="0"/>
        <w:autoSpaceDN w:val="0"/>
        <w:adjustRightInd w:val="0"/>
        <w:ind w:left="720"/>
        <w:jc w:val="center"/>
        <w:rPr>
          <w:b/>
          <w:bCs/>
        </w:rPr>
      </w:pPr>
    </w:p>
    <w:p w14:paraId="56572091" w14:textId="77777777" w:rsidR="00384074" w:rsidRPr="00EA366E" w:rsidRDefault="00384074" w:rsidP="00384074">
      <w:pPr>
        <w:keepNext/>
        <w:keepLines/>
        <w:jc w:val="center"/>
        <w:outlineLvl w:val="6"/>
        <w:rPr>
          <w:rFonts w:asciiTheme="majorHAnsi" w:eastAsiaTheme="majorEastAsia" w:hAnsiTheme="majorHAnsi" w:cstheme="majorBidi"/>
          <w:i/>
          <w:iCs/>
          <w:color w:val="404040" w:themeColor="text1" w:themeTint="BF"/>
          <w:sz w:val="28"/>
          <w:szCs w:val="28"/>
        </w:rPr>
      </w:pPr>
      <w:r w:rsidRPr="00EA366E">
        <w:rPr>
          <w:rFonts w:eastAsiaTheme="majorEastAsia"/>
          <w:b/>
          <w:i/>
          <w:iCs/>
          <w:color w:val="404040" w:themeColor="text1" w:themeTint="BF"/>
          <w:sz w:val="28"/>
          <w:szCs w:val="28"/>
        </w:rPr>
        <w:t xml:space="preserve">SUPPORTING STATEMENT:  </w:t>
      </w:r>
      <w:r>
        <w:rPr>
          <w:rFonts w:asciiTheme="majorHAnsi" w:eastAsiaTheme="majorEastAsia" w:hAnsiTheme="majorHAnsi" w:cstheme="majorBidi"/>
          <w:i/>
          <w:iCs/>
          <w:color w:val="404040" w:themeColor="text1" w:themeTint="BF"/>
          <w:sz w:val="28"/>
          <w:szCs w:val="28"/>
        </w:rPr>
        <w:t>PART A</w:t>
      </w:r>
    </w:p>
    <w:p w14:paraId="56572092" w14:textId="77777777" w:rsidR="00972DEF" w:rsidRPr="00691454" w:rsidRDefault="00972DEF" w:rsidP="00FB432B">
      <w:pPr>
        <w:pStyle w:val="BalloonText"/>
        <w:jc w:val="center"/>
      </w:pPr>
    </w:p>
    <w:p w14:paraId="56572093" w14:textId="77777777" w:rsidR="00972DEF" w:rsidRPr="00691454" w:rsidRDefault="00972DEF" w:rsidP="00FB432B">
      <w:pPr>
        <w:autoSpaceDE w:val="0"/>
        <w:autoSpaceDN w:val="0"/>
        <w:adjustRightInd w:val="0"/>
        <w:jc w:val="center"/>
        <w:rPr>
          <w:b/>
          <w:bCs/>
        </w:rPr>
      </w:pPr>
    </w:p>
    <w:p w14:paraId="56572094" w14:textId="399E1F7D" w:rsidR="00972DEF" w:rsidRPr="00691454" w:rsidRDefault="005068B0" w:rsidP="00FB432B">
      <w:pPr>
        <w:jc w:val="center"/>
        <w:rPr>
          <w:b/>
        </w:rPr>
      </w:pPr>
      <w:r w:rsidRPr="00691454">
        <w:rPr>
          <w:b/>
        </w:rPr>
        <w:t>OMB</w:t>
      </w:r>
      <w:r w:rsidR="003B1062" w:rsidRPr="00691454">
        <w:rPr>
          <w:b/>
        </w:rPr>
        <w:t xml:space="preserve"># </w:t>
      </w:r>
      <w:r w:rsidR="002B1C7F" w:rsidRPr="002B1C7F">
        <w:rPr>
          <w:b/>
        </w:rPr>
        <w:t>0920-0604</w:t>
      </w:r>
    </w:p>
    <w:p w14:paraId="56572095" w14:textId="77777777" w:rsidR="00972DEF" w:rsidRPr="00691454" w:rsidRDefault="00972DEF" w:rsidP="00FB432B">
      <w:pPr>
        <w:jc w:val="center"/>
        <w:rPr>
          <w:b/>
        </w:rPr>
      </w:pPr>
    </w:p>
    <w:p w14:paraId="19C47219" w14:textId="0B87CCDE" w:rsidR="00D362B9" w:rsidRPr="00691454" w:rsidRDefault="00B27F10" w:rsidP="00FB432B">
      <w:pPr>
        <w:jc w:val="center"/>
      </w:pPr>
      <w:r>
        <w:rPr>
          <w:b/>
        </w:rPr>
        <w:t>December 3, 2015</w:t>
      </w:r>
    </w:p>
    <w:p w14:paraId="56572099" w14:textId="77777777" w:rsidR="009901D4" w:rsidRPr="00691454" w:rsidRDefault="009901D4" w:rsidP="00FB432B">
      <w:pPr>
        <w:jc w:val="center"/>
      </w:pPr>
    </w:p>
    <w:p w14:paraId="5657209A" w14:textId="411F644A" w:rsidR="009901D4" w:rsidRPr="00691454" w:rsidRDefault="00FB432B" w:rsidP="002B1C7F">
      <w:pPr>
        <w:jc w:val="center"/>
        <w:rPr>
          <w:b/>
          <w:bCs/>
        </w:rPr>
      </w:pPr>
      <w:r>
        <w:rPr>
          <w:b/>
          <w:bCs/>
        </w:rPr>
        <w:t>“</w:t>
      </w:r>
      <w:r w:rsidR="002B1C7F" w:rsidRPr="002B1C7F">
        <w:rPr>
          <w:b/>
          <w:bCs/>
        </w:rPr>
        <w:t>School-Associated Vio</w:t>
      </w:r>
      <w:r w:rsidR="002B1C7F">
        <w:rPr>
          <w:b/>
          <w:bCs/>
        </w:rPr>
        <w:t>lent Deaths Surveillance System</w:t>
      </w:r>
      <w:r w:rsidR="00075CF3">
        <w:rPr>
          <w:b/>
          <w:bCs/>
        </w:rPr>
        <w:t xml:space="preserve"> (SAVD)</w:t>
      </w:r>
      <w:r>
        <w:rPr>
          <w:b/>
          <w:bCs/>
        </w:rPr>
        <w:t>”</w:t>
      </w:r>
    </w:p>
    <w:p w14:paraId="5657209B" w14:textId="77777777" w:rsidR="00972DEF" w:rsidRPr="00691454" w:rsidRDefault="00972DEF" w:rsidP="00FB432B">
      <w:pPr>
        <w:jc w:val="center"/>
      </w:pPr>
    </w:p>
    <w:p w14:paraId="565720A2" w14:textId="77777777" w:rsidR="00972DEF" w:rsidRPr="00691454" w:rsidRDefault="00972DEF" w:rsidP="00FB432B">
      <w:pPr>
        <w:jc w:val="center"/>
      </w:pPr>
    </w:p>
    <w:p w14:paraId="565720A3" w14:textId="77777777" w:rsidR="00972DEF" w:rsidRPr="00691454" w:rsidRDefault="00972DEF" w:rsidP="00FB432B">
      <w:pPr>
        <w:jc w:val="center"/>
      </w:pPr>
    </w:p>
    <w:p w14:paraId="565720A4" w14:textId="77777777" w:rsidR="00972DEF" w:rsidRPr="00691454" w:rsidRDefault="00972DEF" w:rsidP="00FB432B">
      <w:pPr>
        <w:jc w:val="center"/>
      </w:pPr>
    </w:p>
    <w:p w14:paraId="565720A5" w14:textId="77777777" w:rsidR="00972DEF" w:rsidRPr="00691454" w:rsidRDefault="00972DEF" w:rsidP="00FB432B">
      <w:pPr>
        <w:jc w:val="center"/>
      </w:pPr>
      <w:bookmarkStart w:id="0" w:name="_GoBack"/>
      <w:bookmarkEnd w:id="0"/>
    </w:p>
    <w:p w14:paraId="565720A6" w14:textId="77777777" w:rsidR="00972DEF" w:rsidRPr="00691454" w:rsidRDefault="00972DEF" w:rsidP="00FB432B">
      <w:pPr>
        <w:jc w:val="center"/>
      </w:pPr>
    </w:p>
    <w:p w14:paraId="565720A7" w14:textId="77777777" w:rsidR="00972DEF" w:rsidRPr="00691454" w:rsidRDefault="00972DEF" w:rsidP="00FB432B">
      <w:pPr>
        <w:jc w:val="center"/>
      </w:pPr>
    </w:p>
    <w:p w14:paraId="565720A8" w14:textId="77777777" w:rsidR="00972DEF" w:rsidRPr="00691454" w:rsidRDefault="004941DD" w:rsidP="00FB432B">
      <w:pPr>
        <w:jc w:val="center"/>
      </w:pPr>
      <w:r w:rsidRPr="00691454">
        <w:t>Point of Contact</w:t>
      </w:r>
      <w:r w:rsidR="00972DEF" w:rsidRPr="00691454">
        <w:t>:</w:t>
      </w:r>
    </w:p>
    <w:p w14:paraId="565720A9" w14:textId="37CD44A3" w:rsidR="00FB432B" w:rsidRDefault="002B1C7F" w:rsidP="00FB432B">
      <w:pPr>
        <w:jc w:val="center"/>
      </w:pPr>
      <w:r>
        <w:t>Kristin M. Holland, PhD, MPH</w:t>
      </w:r>
    </w:p>
    <w:p w14:paraId="518D60F4" w14:textId="155192FB" w:rsidR="002B1C7F" w:rsidRDefault="002B1C7F" w:rsidP="00FB432B">
      <w:pPr>
        <w:jc w:val="center"/>
      </w:pPr>
      <w:r>
        <w:t>Behavioral Scientist</w:t>
      </w:r>
    </w:p>
    <w:p w14:paraId="58CEEC71" w14:textId="77777777" w:rsidR="002B1C7F" w:rsidRDefault="002B1C7F" w:rsidP="00FB432B">
      <w:pPr>
        <w:jc w:val="center"/>
      </w:pPr>
    </w:p>
    <w:p w14:paraId="565720AA" w14:textId="77777777" w:rsidR="00972DEF" w:rsidRPr="00691454" w:rsidRDefault="00972DEF" w:rsidP="00FB432B">
      <w:pPr>
        <w:jc w:val="center"/>
      </w:pPr>
      <w:r w:rsidRPr="00691454">
        <w:t>Contact Information:</w:t>
      </w:r>
    </w:p>
    <w:p w14:paraId="565720AB" w14:textId="77777777" w:rsidR="00972DEF" w:rsidRPr="00691454" w:rsidRDefault="00972DEF" w:rsidP="00FB432B">
      <w:pPr>
        <w:pStyle w:val="E-mailSignature"/>
        <w:jc w:val="center"/>
        <w:rPr>
          <w:noProof/>
        </w:rPr>
      </w:pPr>
      <w:bookmarkStart w:id="1" w:name="_MailAutoSig"/>
      <w:r w:rsidRPr="00691454">
        <w:rPr>
          <w:noProof/>
        </w:rPr>
        <w:t>Centers for Disease Control and Prevention</w:t>
      </w:r>
    </w:p>
    <w:p w14:paraId="565720AC" w14:textId="77777777" w:rsidR="00972DEF" w:rsidRPr="00691454" w:rsidRDefault="00972DEF" w:rsidP="00FB432B">
      <w:pPr>
        <w:pStyle w:val="E-mailSignature"/>
        <w:jc w:val="center"/>
        <w:rPr>
          <w:noProof/>
        </w:rPr>
      </w:pPr>
      <w:r w:rsidRPr="00691454">
        <w:rPr>
          <w:noProof/>
        </w:rPr>
        <w:t>National Center for Injury Prevention and Control</w:t>
      </w:r>
    </w:p>
    <w:p w14:paraId="565720AD" w14:textId="77777777" w:rsidR="00CF4520" w:rsidRPr="00691454" w:rsidRDefault="00CF4520" w:rsidP="00FB432B">
      <w:pPr>
        <w:pStyle w:val="E-mailSignature"/>
        <w:jc w:val="center"/>
        <w:rPr>
          <w:noProof/>
        </w:rPr>
      </w:pPr>
      <w:r w:rsidRPr="00691454">
        <w:rPr>
          <w:noProof/>
        </w:rPr>
        <w:t>4770 Buford Highway NE  MS F-64</w:t>
      </w:r>
    </w:p>
    <w:p w14:paraId="565720AE" w14:textId="77777777" w:rsidR="00972DEF" w:rsidRPr="00691454" w:rsidRDefault="00CF4520" w:rsidP="00FB432B">
      <w:pPr>
        <w:pStyle w:val="E-mailSignature"/>
        <w:jc w:val="center"/>
        <w:rPr>
          <w:noProof/>
        </w:rPr>
      </w:pPr>
      <w:r w:rsidRPr="00691454">
        <w:rPr>
          <w:noProof/>
        </w:rPr>
        <w:t>A</w:t>
      </w:r>
      <w:r w:rsidR="00972DEF" w:rsidRPr="00691454">
        <w:rPr>
          <w:noProof/>
        </w:rPr>
        <w:t>tlanta, GA 30341-3724</w:t>
      </w:r>
    </w:p>
    <w:p w14:paraId="565720AF" w14:textId="7580582F" w:rsidR="00972DEF" w:rsidRPr="00691454" w:rsidRDefault="00CF4520" w:rsidP="00FB432B">
      <w:pPr>
        <w:pStyle w:val="E-mailSignature"/>
        <w:jc w:val="center"/>
        <w:rPr>
          <w:noProof/>
        </w:rPr>
      </w:pPr>
      <w:r w:rsidRPr="00691454">
        <w:rPr>
          <w:noProof/>
        </w:rPr>
        <w:t>phone:</w:t>
      </w:r>
      <w:r w:rsidR="002B1C7F">
        <w:rPr>
          <w:noProof/>
        </w:rPr>
        <w:t xml:space="preserve"> 770-488-3954</w:t>
      </w:r>
    </w:p>
    <w:p w14:paraId="565720B0" w14:textId="745C426D" w:rsidR="00972DEF" w:rsidRPr="00691454" w:rsidRDefault="00972DEF" w:rsidP="00FB432B">
      <w:pPr>
        <w:pStyle w:val="E-mailSignature"/>
        <w:jc w:val="center"/>
        <w:rPr>
          <w:noProof/>
        </w:rPr>
      </w:pPr>
      <w:r w:rsidRPr="00691454">
        <w:rPr>
          <w:noProof/>
        </w:rPr>
        <w:t>fax:</w:t>
      </w:r>
      <w:r w:rsidR="002B1C7F">
        <w:rPr>
          <w:noProof/>
        </w:rPr>
        <w:t xml:space="preserve"> </w:t>
      </w:r>
      <w:r w:rsidR="002B1C7F" w:rsidRPr="002B1C7F">
        <w:rPr>
          <w:noProof/>
        </w:rPr>
        <w:t>404-471-8436</w:t>
      </w:r>
    </w:p>
    <w:p w14:paraId="565720B1" w14:textId="126D51E7" w:rsidR="00972DEF" w:rsidRPr="00691454" w:rsidRDefault="008A02C8" w:rsidP="00FB432B">
      <w:pPr>
        <w:pStyle w:val="E-mailSignature"/>
        <w:jc w:val="center"/>
        <w:rPr>
          <w:noProof/>
        </w:rPr>
      </w:pPr>
      <w:r w:rsidRPr="00691454">
        <w:rPr>
          <w:noProof/>
        </w:rPr>
        <w:t>email:</w:t>
      </w:r>
      <w:r w:rsidR="002B1C7F">
        <w:rPr>
          <w:noProof/>
        </w:rPr>
        <w:t xml:space="preserve"> kholland@cdc.gov</w:t>
      </w:r>
    </w:p>
    <w:bookmarkEnd w:id="1"/>
    <w:p w14:paraId="565720B2" w14:textId="77777777" w:rsidR="00972DEF" w:rsidRPr="00691454" w:rsidRDefault="00972DEF" w:rsidP="00972DEF">
      <w:pPr>
        <w:jc w:val="center"/>
      </w:pPr>
    </w:p>
    <w:p w14:paraId="565720B3" w14:textId="77777777" w:rsidR="00972DEF" w:rsidRPr="00691454" w:rsidRDefault="00972DEF" w:rsidP="00807B32"/>
    <w:p w14:paraId="565720B4" w14:textId="77777777" w:rsidR="00972DEF" w:rsidRPr="00691454" w:rsidRDefault="00972DEF" w:rsidP="00972DEF">
      <w:pPr>
        <w:jc w:val="center"/>
      </w:pPr>
    </w:p>
    <w:p w14:paraId="565720B5" w14:textId="77777777" w:rsidR="00F63E8B" w:rsidRPr="00691454" w:rsidRDefault="00F63E8B" w:rsidP="00F63E8B">
      <w:pPr>
        <w:jc w:val="center"/>
      </w:pPr>
    </w:p>
    <w:p w14:paraId="565720B6" w14:textId="77777777" w:rsidR="00F63E8B" w:rsidRPr="00691454" w:rsidRDefault="005068B0" w:rsidP="00F63E8B">
      <w:pPr>
        <w:jc w:val="center"/>
      </w:pPr>
      <w:r w:rsidRPr="00691454">
        <w:br w:type="page"/>
      </w:r>
    </w:p>
    <w:p w14:paraId="565720B7" w14:textId="77777777" w:rsidR="00972DEF" w:rsidRPr="00691454" w:rsidRDefault="00972DEF" w:rsidP="00972DEF">
      <w:pPr>
        <w:jc w:val="center"/>
      </w:pPr>
    </w:p>
    <w:p w14:paraId="565720B8" w14:textId="77777777" w:rsidR="00972DEF" w:rsidRPr="00691454" w:rsidRDefault="00972DEF" w:rsidP="00F63E8B">
      <w:pPr>
        <w:ind w:firstLine="720"/>
        <w:jc w:val="center"/>
        <w:rPr>
          <w:b/>
          <w:bCs/>
          <w:noProof/>
        </w:rPr>
      </w:pPr>
      <w:r w:rsidRPr="00691454">
        <w:rPr>
          <w:b/>
          <w:bCs/>
        </w:rPr>
        <w:t>CONTE</w:t>
      </w:r>
      <w:r w:rsidRPr="00691454">
        <w:rPr>
          <w:b/>
          <w:bCs/>
          <w:noProof/>
        </w:rPr>
        <w:t>NTS</w:t>
      </w:r>
    </w:p>
    <w:p w14:paraId="565720B9" w14:textId="77777777" w:rsidR="00972DEF" w:rsidRPr="00691454" w:rsidRDefault="00972DEF" w:rsidP="00D55AAD">
      <w:pPr>
        <w:pStyle w:val="T0-ChapPgHd"/>
        <w:tabs>
          <w:tab w:val="clear" w:pos="8640"/>
          <w:tab w:val="left" w:pos="8820"/>
        </w:tabs>
        <w:jc w:val="left"/>
        <w:rPr>
          <w:noProof/>
        </w:rPr>
      </w:pPr>
      <w:r w:rsidRPr="00691454">
        <w:rPr>
          <w:noProof/>
        </w:rPr>
        <w:t>Section</w:t>
      </w:r>
      <w:r w:rsidRPr="00691454">
        <w:rPr>
          <w:noProof/>
        </w:rPr>
        <w:tab/>
        <w:t>Page</w:t>
      </w:r>
    </w:p>
    <w:p w14:paraId="565720BA" w14:textId="77777777" w:rsidR="00972DEF" w:rsidRPr="00691454" w:rsidRDefault="00972DEF" w:rsidP="00972DEF">
      <w:pPr>
        <w:pStyle w:val="T0-ChapPgHd"/>
        <w:jc w:val="left"/>
        <w:rPr>
          <w:noProof/>
        </w:rPr>
      </w:pPr>
    </w:p>
    <w:p w14:paraId="565720BB" w14:textId="46804F74" w:rsidR="00541D30" w:rsidRPr="00691454" w:rsidRDefault="008802F4" w:rsidP="00D55AAD">
      <w:pPr>
        <w:pStyle w:val="TOC1"/>
        <w:rPr>
          <w:noProof/>
        </w:rPr>
      </w:pPr>
      <w:r>
        <w:rPr>
          <w:noProof/>
        </w:rPr>
        <w:tab/>
      </w:r>
      <w:r w:rsidR="006F48D8" w:rsidRPr="00691454">
        <w:rPr>
          <w:noProof/>
        </w:rPr>
        <w:t>A.Justification</w:t>
      </w:r>
      <w:r w:rsidR="00541D30" w:rsidRPr="00691454">
        <w:rPr>
          <w:noProof/>
        </w:rPr>
        <w:tab/>
      </w:r>
      <w:r w:rsidR="00C67B64">
        <w:rPr>
          <w:noProof/>
        </w:rPr>
        <w:t>3</w:t>
      </w:r>
    </w:p>
    <w:p w14:paraId="64E8AC48" w14:textId="77777777" w:rsidR="008802F4" w:rsidRDefault="00541D30" w:rsidP="00D55AAD">
      <w:pPr>
        <w:pStyle w:val="TOC5"/>
        <w:rPr>
          <w:noProof/>
        </w:rPr>
      </w:pPr>
      <w:r>
        <w:rPr>
          <w:noProof/>
        </w:rPr>
        <w:tab/>
      </w:r>
    </w:p>
    <w:sdt>
      <w:sdtPr>
        <w:rPr>
          <w:rFonts w:ascii="Times New Roman" w:eastAsia="Times New Roman" w:hAnsi="Times New Roman" w:cs="Times New Roman"/>
          <w:color w:val="auto"/>
          <w:sz w:val="24"/>
          <w:szCs w:val="24"/>
        </w:rPr>
        <w:id w:val="440499457"/>
        <w:docPartObj>
          <w:docPartGallery w:val="Table of Contents"/>
          <w:docPartUnique/>
        </w:docPartObj>
      </w:sdtPr>
      <w:sdtEndPr>
        <w:rPr>
          <w:b/>
          <w:bCs/>
          <w:noProof/>
        </w:rPr>
      </w:sdtEndPr>
      <w:sdtContent>
        <w:p w14:paraId="0B3F128E" w14:textId="570466BE" w:rsidR="00441BA5" w:rsidRPr="006F48D8" w:rsidRDefault="000F10DC" w:rsidP="006F48D8">
          <w:pPr>
            <w:pStyle w:val="TOCHeading"/>
            <w:ind w:firstLine="450"/>
            <w:rPr>
              <w:rFonts w:ascii="Times New Roman" w:eastAsiaTheme="minorEastAsia" w:hAnsi="Times New Roman" w:cs="Times New Roman"/>
              <w:noProof/>
              <w:color w:val="auto"/>
              <w:sz w:val="24"/>
              <w:szCs w:val="24"/>
            </w:rPr>
          </w:pPr>
          <w:r>
            <w:fldChar w:fldCharType="begin"/>
          </w:r>
          <w:r>
            <w:instrText xml:space="preserve"> TOC \o "1-3" \h \z \u </w:instrText>
          </w:r>
          <w:r>
            <w:fldChar w:fldCharType="separate"/>
          </w:r>
          <w:hyperlink w:anchor="_Toc436899218" w:history="1">
            <w:r w:rsidR="00441BA5" w:rsidRPr="006F48D8">
              <w:rPr>
                <w:rStyle w:val="Hyperlink"/>
                <w:rFonts w:ascii="Times New Roman" w:hAnsi="Times New Roman" w:cs="Times New Roman"/>
                <w:noProof/>
                <w:color w:val="auto"/>
                <w:sz w:val="24"/>
                <w:szCs w:val="24"/>
              </w:rPr>
              <w:t xml:space="preserve">A.1. </w:t>
            </w:r>
            <w:r w:rsidR="006F48D8">
              <w:rPr>
                <w:rFonts w:ascii="Times New Roman" w:eastAsiaTheme="minorEastAsia" w:hAnsi="Times New Roman" w:cs="Times New Roman"/>
                <w:noProof/>
                <w:color w:val="auto"/>
                <w:sz w:val="24"/>
                <w:szCs w:val="24"/>
              </w:rPr>
              <w:t xml:space="preserve">   </w:t>
            </w:r>
            <w:r w:rsidR="00441BA5" w:rsidRPr="006F48D8">
              <w:rPr>
                <w:rStyle w:val="Hyperlink"/>
                <w:rFonts w:ascii="Times New Roman" w:hAnsi="Times New Roman" w:cs="Times New Roman"/>
                <w:noProof/>
                <w:color w:val="auto"/>
                <w:sz w:val="24"/>
                <w:szCs w:val="24"/>
              </w:rPr>
              <w:t>Circumstances Making the Collection of Information Necessary</w:t>
            </w:r>
            <w:r w:rsidR="00441BA5" w:rsidRPr="006F48D8">
              <w:rPr>
                <w:rFonts w:ascii="Times New Roman" w:hAnsi="Times New Roman" w:cs="Times New Roman"/>
                <w:noProof/>
                <w:webHidden/>
                <w:color w:val="auto"/>
                <w:sz w:val="24"/>
                <w:szCs w:val="24"/>
              </w:rPr>
              <w:tab/>
            </w:r>
            <w:r w:rsidR="006F48D8">
              <w:rPr>
                <w:rFonts w:ascii="Times New Roman" w:hAnsi="Times New Roman" w:cs="Times New Roman"/>
                <w:noProof/>
                <w:webHidden/>
                <w:color w:val="auto"/>
                <w:sz w:val="24"/>
                <w:szCs w:val="24"/>
              </w:rPr>
              <w:tab/>
              <w:t xml:space="preserve">       </w:t>
            </w:r>
            <w:r w:rsidR="00441BA5" w:rsidRPr="006F48D8">
              <w:rPr>
                <w:rFonts w:ascii="Times New Roman" w:hAnsi="Times New Roman" w:cs="Times New Roman"/>
                <w:noProof/>
                <w:webHidden/>
                <w:color w:val="auto"/>
                <w:sz w:val="24"/>
                <w:szCs w:val="24"/>
              </w:rPr>
              <w:fldChar w:fldCharType="begin"/>
            </w:r>
            <w:r w:rsidR="00441BA5" w:rsidRPr="006F48D8">
              <w:rPr>
                <w:rFonts w:ascii="Times New Roman" w:hAnsi="Times New Roman" w:cs="Times New Roman"/>
                <w:noProof/>
                <w:webHidden/>
                <w:color w:val="auto"/>
                <w:sz w:val="24"/>
                <w:szCs w:val="24"/>
              </w:rPr>
              <w:instrText xml:space="preserve"> PAGEREF _Toc436899218 \h </w:instrText>
            </w:r>
            <w:r w:rsidR="00441BA5" w:rsidRPr="006F48D8">
              <w:rPr>
                <w:rFonts w:ascii="Times New Roman" w:hAnsi="Times New Roman" w:cs="Times New Roman"/>
                <w:noProof/>
                <w:webHidden/>
                <w:color w:val="auto"/>
                <w:sz w:val="24"/>
                <w:szCs w:val="24"/>
              </w:rPr>
            </w:r>
            <w:r w:rsidR="00441BA5" w:rsidRPr="006F48D8">
              <w:rPr>
                <w:rFonts w:ascii="Times New Roman" w:hAnsi="Times New Roman" w:cs="Times New Roman"/>
                <w:noProof/>
                <w:webHidden/>
                <w:color w:val="auto"/>
                <w:sz w:val="24"/>
                <w:szCs w:val="24"/>
              </w:rPr>
              <w:fldChar w:fldCharType="separate"/>
            </w:r>
            <w:r w:rsidR="00441BA5" w:rsidRPr="006F48D8">
              <w:rPr>
                <w:rFonts w:ascii="Times New Roman" w:hAnsi="Times New Roman" w:cs="Times New Roman"/>
                <w:noProof/>
                <w:webHidden/>
                <w:color w:val="auto"/>
                <w:sz w:val="24"/>
                <w:szCs w:val="24"/>
              </w:rPr>
              <w:t>4</w:t>
            </w:r>
            <w:r w:rsidR="00441BA5" w:rsidRPr="006F48D8">
              <w:rPr>
                <w:rFonts w:ascii="Times New Roman" w:hAnsi="Times New Roman" w:cs="Times New Roman"/>
                <w:noProof/>
                <w:webHidden/>
                <w:color w:val="auto"/>
                <w:sz w:val="24"/>
                <w:szCs w:val="24"/>
              </w:rPr>
              <w:fldChar w:fldCharType="end"/>
            </w:r>
          </w:hyperlink>
        </w:p>
        <w:p w14:paraId="5621F558" w14:textId="77777777" w:rsidR="00441BA5" w:rsidRDefault="00AD465B" w:rsidP="00441BA5">
          <w:pPr>
            <w:pStyle w:val="TOC2"/>
            <w:ind w:left="1080" w:hanging="630"/>
            <w:rPr>
              <w:rFonts w:asciiTheme="minorHAnsi" w:eastAsiaTheme="minorEastAsia" w:hAnsiTheme="minorHAnsi" w:cstheme="minorBidi"/>
              <w:noProof/>
              <w:sz w:val="22"/>
              <w:szCs w:val="22"/>
            </w:rPr>
          </w:pPr>
          <w:hyperlink w:anchor="_Toc436899220" w:history="1">
            <w:r w:rsidR="00441BA5" w:rsidRPr="00CB6C4A">
              <w:rPr>
                <w:rStyle w:val="Hyperlink"/>
                <w:noProof/>
              </w:rPr>
              <w:t xml:space="preserve">A.2. </w:t>
            </w:r>
            <w:r w:rsidR="00441BA5">
              <w:rPr>
                <w:rFonts w:asciiTheme="minorHAnsi" w:eastAsiaTheme="minorEastAsia" w:hAnsiTheme="minorHAnsi" w:cstheme="minorBidi"/>
                <w:noProof/>
                <w:sz w:val="22"/>
                <w:szCs w:val="22"/>
              </w:rPr>
              <w:tab/>
            </w:r>
            <w:r w:rsidR="00441BA5" w:rsidRPr="00CB6C4A">
              <w:rPr>
                <w:rStyle w:val="Hyperlink"/>
                <w:noProof/>
              </w:rPr>
              <w:t xml:space="preserve">Purpose and Use of Information Collection </w:t>
            </w:r>
            <w:r w:rsidR="00441BA5">
              <w:rPr>
                <w:noProof/>
                <w:webHidden/>
              </w:rPr>
              <w:tab/>
            </w:r>
            <w:r w:rsidR="00441BA5">
              <w:rPr>
                <w:noProof/>
                <w:webHidden/>
              </w:rPr>
              <w:fldChar w:fldCharType="begin"/>
            </w:r>
            <w:r w:rsidR="00441BA5">
              <w:rPr>
                <w:noProof/>
                <w:webHidden/>
              </w:rPr>
              <w:instrText xml:space="preserve"> PAGEREF _Toc436899220 \h </w:instrText>
            </w:r>
            <w:r w:rsidR="00441BA5">
              <w:rPr>
                <w:noProof/>
                <w:webHidden/>
              </w:rPr>
            </w:r>
            <w:r w:rsidR="00441BA5">
              <w:rPr>
                <w:noProof/>
                <w:webHidden/>
              </w:rPr>
              <w:fldChar w:fldCharType="separate"/>
            </w:r>
            <w:r w:rsidR="00441BA5">
              <w:rPr>
                <w:noProof/>
                <w:webHidden/>
              </w:rPr>
              <w:t>5</w:t>
            </w:r>
            <w:r w:rsidR="00441BA5">
              <w:rPr>
                <w:noProof/>
                <w:webHidden/>
              </w:rPr>
              <w:fldChar w:fldCharType="end"/>
            </w:r>
          </w:hyperlink>
        </w:p>
        <w:p w14:paraId="6FCE0E40" w14:textId="77777777" w:rsidR="00441BA5" w:rsidRDefault="00AD465B" w:rsidP="00441BA5">
          <w:pPr>
            <w:pStyle w:val="TOC2"/>
            <w:ind w:left="1080" w:hanging="630"/>
            <w:rPr>
              <w:rFonts w:asciiTheme="minorHAnsi" w:eastAsiaTheme="minorEastAsia" w:hAnsiTheme="minorHAnsi" w:cstheme="minorBidi"/>
              <w:noProof/>
              <w:sz w:val="22"/>
              <w:szCs w:val="22"/>
            </w:rPr>
          </w:pPr>
          <w:hyperlink w:anchor="_Toc436899221" w:history="1">
            <w:r w:rsidR="00441BA5" w:rsidRPr="00CB6C4A">
              <w:rPr>
                <w:rStyle w:val="Hyperlink"/>
                <w:noProof/>
              </w:rPr>
              <w:t xml:space="preserve">A.3. </w:t>
            </w:r>
            <w:r w:rsidR="00441BA5">
              <w:rPr>
                <w:rFonts w:asciiTheme="minorHAnsi" w:eastAsiaTheme="minorEastAsia" w:hAnsiTheme="minorHAnsi" w:cstheme="minorBidi"/>
                <w:noProof/>
                <w:sz w:val="22"/>
                <w:szCs w:val="22"/>
              </w:rPr>
              <w:tab/>
            </w:r>
            <w:r w:rsidR="00441BA5" w:rsidRPr="00CB6C4A">
              <w:rPr>
                <w:rStyle w:val="Hyperlink"/>
                <w:noProof/>
              </w:rPr>
              <w:t>Use of Improved Information Technology and Burden Reduction</w:t>
            </w:r>
            <w:r w:rsidR="00441BA5">
              <w:rPr>
                <w:noProof/>
                <w:webHidden/>
              </w:rPr>
              <w:tab/>
            </w:r>
            <w:r w:rsidR="00441BA5">
              <w:rPr>
                <w:noProof/>
                <w:webHidden/>
              </w:rPr>
              <w:fldChar w:fldCharType="begin"/>
            </w:r>
            <w:r w:rsidR="00441BA5">
              <w:rPr>
                <w:noProof/>
                <w:webHidden/>
              </w:rPr>
              <w:instrText xml:space="preserve"> PAGEREF _Toc436899221 \h </w:instrText>
            </w:r>
            <w:r w:rsidR="00441BA5">
              <w:rPr>
                <w:noProof/>
                <w:webHidden/>
              </w:rPr>
            </w:r>
            <w:r w:rsidR="00441BA5">
              <w:rPr>
                <w:noProof/>
                <w:webHidden/>
              </w:rPr>
              <w:fldChar w:fldCharType="separate"/>
            </w:r>
            <w:r w:rsidR="00441BA5">
              <w:rPr>
                <w:noProof/>
                <w:webHidden/>
              </w:rPr>
              <w:t>6</w:t>
            </w:r>
            <w:r w:rsidR="00441BA5">
              <w:rPr>
                <w:noProof/>
                <w:webHidden/>
              </w:rPr>
              <w:fldChar w:fldCharType="end"/>
            </w:r>
          </w:hyperlink>
        </w:p>
        <w:p w14:paraId="4F05B2EC" w14:textId="77777777" w:rsidR="00441BA5" w:rsidRDefault="00AD465B" w:rsidP="00441BA5">
          <w:pPr>
            <w:pStyle w:val="TOC2"/>
            <w:ind w:left="1080" w:hanging="630"/>
            <w:rPr>
              <w:rFonts w:asciiTheme="minorHAnsi" w:eastAsiaTheme="minorEastAsia" w:hAnsiTheme="minorHAnsi" w:cstheme="minorBidi"/>
              <w:noProof/>
              <w:sz w:val="22"/>
              <w:szCs w:val="22"/>
            </w:rPr>
          </w:pPr>
          <w:hyperlink w:anchor="_Toc436899222" w:history="1">
            <w:r w:rsidR="00441BA5" w:rsidRPr="00CB6C4A">
              <w:rPr>
                <w:rStyle w:val="Hyperlink"/>
                <w:noProof/>
              </w:rPr>
              <w:t xml:space="preserve">A.4. </w:t>
            </w:r>
            <w:r w:rsidR="00441BA5">
              <w:rPr>
                <w:rFonts w:asciiTheme="minorHAnsi" w:eastAsiaTheme="minorEastAsia" w:hAnsiTheme="minorHAnsi" w:cstheme="minorBidi"/>
                <w:noProof/>
                <w:sz w:val="22"/>
                <w:szCs w:val="22"/>
              </w:rPr>
              <w:tab/>
            </w:r>
            <w:r w:rsidR="00441BA5" w:rsidRPr="00CB6C4A">
              <w:rPr>
                <w:rStyle w:val="Hyperlink"/>
                <w:noProof/>
              </w:rPr>
              <w:t>Efforts to Identify Duplication and Use of Similar Information</w:t>
            </w:r>
            <w:r w:rsidR="00441BA5">
              <w:rPr>
                <w:noProof/>
                <w:webHidden/>
              </w:rPr>
              <w:tab/>
            </w:r>
            <w:r w:rsidR="00441BA5">
              <w:rPr>
                <w:noProof/>
                <w:webHidden/>
              </w:rPr>
              <w:fldChar w:fldCharType="begin"/>
            </w:r>
            <w:r w:rsidR="00441BA5">
              <w:rPr>
                <w:noProof/>
                <w:webHidden/>
              </w:rPr>
              <w:instrText xml:space="preserve"> PAGEREF _Toc436899222 \h </w:instrText>
            </w:r>
            <w:r w:rsidR="00441BA5">
              <w:rPr>
                <w:noProof/>
                <w:webHidden/>
              </w:rPr>
            </w:r>
            <w:r w:rsidR="00441BA5">
              <w:rPr>
                <w:noProof/>
                <w:webHidden/>
              </w:rPr>
              <w:fldChar w:fldCharType="separate"/>
            </w:r>
            <w:r w:rsidR="00441BA5">
              <w:rPr>
                <w:noProof/>
                <w:webHidden/>
              </w:rPr>
              <w:t>6</w:t>
            </w:r>
            <w:r w:rsidR="00441BA5">
              <w:rPr>
                <w:noProof/>
                <w:webHidden/>
              </w:rPr>
              <w:fldChar w:fldCharType="end"/>
            </w:r>
          </w:hyperlink>
        </w:p>
        <w:p w14:paraId="28ADE360" w14:textId="77777777" w:rsidR="00441BA5" w:rsidRDefault="00AD465B" w:rsidP="00441BA5">
          <w:pPr>
            <w:pStyle w:val="TOC2"/>
            <w:ind w:left="1080" w:hanging="630"/>
            <w:rPr>
              <w:rFonts w:asciiTheme="minorHAnsi" w:eastAsiaTheme="minorEastAsia" w:hAnsiTheme="minorHAnsi" w:cstheme="minorBidi"/>
              <w:noProof/>
              <w:sz w:val="22"/>
              <w:szCs w:val="22"/>
            </w:rPr>
          </w:pPr>
          <w:hyperlink w:anchor="_Toc436899223" w:history="1">
            <w:r w:rsidR="00441BA5" w:rsidRPr="00CB6C4A">
              <w:rPr>
                <w:rStyle w:val="Hyperlink"/>
                <w:noProof/>
              </w:rPr>
              <w:t xml:space="preserve">A.5. </w:t>
            </w:r>
            <w:r w:rsidR="00441BA5">
              <w:rPr>
                <w:rFonts w:asciiTheme="minorHAnsi" w:eastAsiaTheme="minorEastAsia" w:hAnsiTheme="minorHAnsi" w:cstheme="minorBidi"/>
                <w:noProof/>
                <w:sz w:val="22"/>
                <w:szCs w:val="22"/>
              </w:rPr>
              <w:tab/>
            </w:r>
            <w:r w:rsidR="00441BA5" w:rsidRPr="00CB6C4A">
              <w:rPr>
                <w:rStyle w:val="Hyperlink"/>
                <w:noProof/>
              </w:rPr>
              <w:t>Impact on Small Businesses or Other Small Entities</w:t>
            </w:r>
            <w:r w:rsidR="00441BA5">
              <w:rPr>
                <w:noProof/>
                <w:webHidden/>
              </w:rPr>
              <w:tab/>
            </w:r>
            <w:r w:rsidR="00441BA5">
              <w:rPr>
                <w:noProof/>
                <w:webHidden/>
              </w:rPr>
              <w:fldChar w:fldCharType="begin"/>
            </w:r>
            <w:r w:rsidR="00441BA5">
              <w:rPr>
                <w:noProof/>
                <w:webHidden/>
              </w:rPr>
              <w:instrText xml:space="preserve"> PAGEREF _Toc436899223 \h </w:instrText>
            </w:r>
            <w:r w:rsidR="00441BA5">
              <w:rPr>
                <w:noProof/>
                <w:webHidden/>
              </w:rPr>
            </w:r>
            <w:r w:rsidR="00441BA5">
              <w:rPr>
                <w:noProof/>
                <w:webHidden/>
              </w:rPr>
              <w:fldChar w:fldCharType="separate"/>
            </w:r>
            <w:r w:rsidR="00441BA5">
              <w:rPr>
                <w:noProof/>
                <w:webHidden/>
              </w:rPr>
              <w:t>7</w:t>
            </w:r>
            <w:r w:rsidR="00441BA5">
              <w:rPr>
                <w:noProof/>
                <w:webHidden/>
              </w:rPr>
              <w:fldChar w:fldCharType="end"/>
            </w:r>
          </w:hyperlink>
        </w:p>
        <w:p w14:paraId="31F892F9" w14:textId="77777777" w:rsidR="00441BA5" w:rsidRDefault="00AD465B" w:rsidP="00441BA5">
          <w:pPr>
            <w:pStyle w:val="TOC2"/>
            <w:ind w:left="1080" w:hanging="630"/>
            <w:rPr>
              <w:rFonts w:asciiTheme="minorHAnsi" w:eastAsiaTheme="minorEastAsia" w:hAnsiTheme="minorHAnsi" w:cstheme="minorBidi"/>
              <w:noProof/>
              <w:sz w:val="22"/>
              <w:szCs w:val="22"/>
            </w:rPr>
          </w:pPr>
          <w:hyperlink w:anchor="_Toc436899224" w:history="1">
            <w:r w:rsidR="00441BA5" w:rsidRPr="00CB6C4A">
              <w:rPr>
                <w:rStyle w:val="Hyperlink"/>
                <w:noProof/>
              </w:rPr>
              <w:t xml:space="preserve">A.6. </w:t>
            </w:r>
            <w:r w:rsidR="00441BA5">
              <w:rPr>
                <w:rFonts w:asciiTheme="minorHAnsi" w:eastAsiaTheme="minorEastAsia" w:hAnsiTheme="minorHAnsi" w:cstheme="minorBidi"/>
                <w:noProof/>
                <w:sz w:val="22"/>
                <w:szCs w:val="22"/>
              </w:rPr>
              <w:tab/>
            </w:r>
            <w:r w:rsidR="00441BA5" w:rsidRPr="00CB6C4A">
              <w:rPr>
                <w:rStyle w:val="Hyperlink"/>
                <w:noProof/>
              </w:rPr>
              <w:t>Consequences of Collecting the Information Less Frequently</w:t>
            </w:r>
            <w:r w:rsidR="00441BA5">
              <w:rPr>
                <w:noProof/>
                <w:webHidden/>
              </w:rPr>
              <w:tab/>
            </w:r>
            <w:r w:rsidR="00441BA5">
              <w:rPr>
                <w:noProof/>
                <w:webHidden/>
              </w:rPr>
              <w:fldChar w:fldCharType="begin"/>
            </w:r>
            <w:r w:rsidR="00441BA5">
              <w:rPr>
                <w:noProof/>
                <w:webHidden/>
              </w:rPr>
              <w:instrText xml:space="preserve"> PAGEREF _Toc436899224 \h </w:instrText>
            </w:r>
            <w:r w:rsidR="00441BA5">
              <w:rPr>
                <w:noProof/>
                <w:webHidden/>
              </w:rPr>
            </w:r>
            <w:r w:rsidR="00441BA5">
              <w:rPr>
                <w:noProof/>
                <w:webHidden/>
              </w:rPr>
              <w:fldChar w:fldCharType="separate"/>
            </w:r>
            <w:r w:rsidR="00441BA5">
              <w:rPr>
                <w:noProof/>
                <w:webHidden/>
              </w:rPr>
              <w:t>7</w:t>
            </w:r>
            <w:r w:rsidR="00441BA5">
              <w:rPr>
                <w:noProof/>
                <w:webHidden/>
              </w:rPr>
              <w:fldChar w:fldCharType="end"/>
            </w:r>
          </w:hyperlink>
        </w:p>
        <w:p w14:paraId="282B1DAB" w14:textId="77777777" w:rsidR="00441BA5" w:rsidRDefault="00AD465B" w:rsidP="00441BA5">
          <w:pPr>
            <w:pStyle w:val="TOC2"/>
            <w:ind w:left="1080" w:hanging="630"/>
            <w:rPr>
              <w:rFonts w:asciiTheme="minorHAnsi" w:eastAsiaTheme="minorEastAsia" w:hAnsiTheme="minorHAnsi" w:cstheme="minorBidi"/>
              <w:noProof/>
              <w:sz w:val="22"/>
              <w:szCs w:val="22"/>
            </w:rPr>
          </w:pPr>
          <w:hyperlink w:anchor="_Toc436899225" w:history="1">
            <w:r w:rsidR="00441BA5" w:rsidRPr="00CB6C4A">
              <w:rPr>
                <w:rStyle w:val="Hyperlink"/>
                <w:noProof/>
              </w:rPr>
              <w:t xml:space="preserve">A.7. </w:t>
            </w:r>
            <w:r w:rsidR="00441BA5">
              <w:rPr>
                <w:rFonts w:asciiTheme="minorHAnsi" w:eastAsiaTheme="minorEastAsia" w:hAnsiTheme="minorHAnsi" w:cstheme="minorBidi"/>
                <w:noProof/>
                <w:sz w:val="22"/>
                <w:szCs w:val="22"/>
              </w:rPr>
              <w:tab/>
            </w:r>
            <w:r w:rsidR="00441BA5" w:rsidRPr="00CB6C4A">
              <w:rPr>
                <w:rStyle w:val="Hyperlink"/>
                <w:noProof/>
              </w:rPr>
              <w:t>Special Circumstances Relating to the Guidelines of 5 CFR 1320.5</w:t>
            </w:r>
            <w:r w:rsidR="00441BA5">
              <w:rPr>
                <w:noProof/>
                <w:webHidden/>
              </w:rPr>
              <w:tab/>
            </w:r>
            <w:r w:rsidR="00441BA5">
              <w:rPr>
                <w:noProof/>
                <w:webHidden/>
              </w:rPr>
              <w:fldChar w:fldCharType="begin"/>
            </w:r>
            <w:r w:rsidR="00441BA5">
              <w:rPr>
                <w:noProof/>
                <w:webHidden/>
              </w:rPr>
              <w:instrText xml:space="preserve"> PAGEREF _Toc436899225 \h </w:instrText>
            </w:r>
            <w:r w:rsidR="00441BA5">
              <w:rPr>
                <w:noProof/>
                <w:webHidden/>
              </w:rPr>
            </w:r>
            <w:r w:rsidR="00441BA5">
              <w:rPr>
                <w:noProof/>
                <w:webHidden/>
              </w:rPr>
              <w:fldChar w:fldCharType="separate"/>
            </w:r>
            <w:r w:rsidR="00441BA5">
              <w:rPr>
                <w:noProof/>
                <w:webHidden/>
              </w:rPr>
              <w:t>7</w:t>
            </w:r>
            <w:r w:rsidR="00441BA5">
              <w:rPr>
                <w:noProof/>
                <w:webHidden/>
              </w:rPr>
              <w:fldChar w:fldCharType="end"/>
            </w:r>
          </w:hyperlink>
        </w:p>
        <w:p w14:paraId="191E0057" w14:textId="77777777" w:rsidR="00441BA5" w:rsidRDefault="00AD465B" w:rsidP="00441BA5">
          <w:pPr>
            <w:pStyle w:val="TOC2"/>
            <w:ind w:left="1080" w:hanging="630"/>
            <w:rPr>
              <w:rFonts w:asciiTheme="minorHAnsi" w:eastAsiaTheme="minorEastAsia" w:hAnsiTheme="minorHAnsi" w:cstheme="minorBidi"/>
              <w:noProof/>
              <w:sz w:val="22"/>
              <w:szCs w:val="22"/>
            </w:rPr>
          </w:pPr>
          <w:hyperlink w:anchor="_Toc436899226" w:history="1">
            <w:r w:rsidR="00441BA5" w:rsidRPr="00CB6C4A">
              <w:rPr>
                <w:rStyle w:val="Hyperlink"/>
                <w:noProof/>
              </w:rPr>
              <w:t xml:space="preserve">A.8. </w:t>
            </w:r>
            <w:r w:rsidR="00441BA5">
              <w:rPr>
                <w:rFonts w:asciiTheme="minorHAnsi" w:eastAsiaTheme="minorEastAsia" w:hAnsiTheme="minorHAnsi" w:cstheme="minorBidi"/>
                <w:noProof/>
                <w:sz w:val="22"/>
                <w:szCs w:val="22"/>
              </w:rPr>
              <w:tab/>
            </w:r>
            <w:r w:rsidR="00441BA5" w:rsidRPr="00CB6C4A">
              <w:rPr>
                <w:rStyle w:val="Hyperlink"/>
                <w:noProof/>
              </w:rPr>
              <w:t>Comments in Response to the Federal Register Notice and Efforts to Consult    Outside the Agency</w:t>
            </w:r>
            <w:r w:rsidR="00441BA5">
              <w:rPr>
                <w:noProof/>
                <w:webHidden/>
              </w:rPr>
              <w:tab/>
            </w:r>
            <w:r w:rsidR="00441BA5">
              <w:rPr>
                <w:noProof/>
                <w:webHidden/>
              </w:rPr>
              <w:fldChar w:fldCharType="begin"/>
            </w:r>
            <w:r w:rsidR="00441BA5">
              <w:rPr>
                <w:noProof/>
                <w:webHidden/>
              </w:rPr>
              <w:instrText xml:space="preserve"> PAGEREF _Toc436899226 \h </w:instrText>
            </w:r>
            <w:r w:rsidR="00441BA5">
              <w:rPr>
                <w:noProof/>
                <w:webHidden/>
              </w:rPr>
            </w:r>
            <w:r w:rsidR="00441BA5">
              <w:rPr>
                <w:noProof/>
                <w:webHidden/>
              </w:rPr>
              <w:fldChar w:fldCharType="separate"/>
            </w:r>
            <w:r w:rsidR="00441BA5">
              <w:rPr>
                <w:noProof/>
                <w:webHidden/>
              </w:rPr>
              <w:t>8</w:t>
            </w:r>
            <w:r w:rsidR="00441BA5">
              <w:rPr>
                <w:noProof/>
                <w:webHidden/>
              </w:rPr>
              <w:fldChar w:fldCharType="end"/>
            </w:r>
          </w:hyperlink>
        </w:p>
        <w:p w14:paraId="2EFFCD91" w14:textId="77777777" w:rsidR="00441BA5" w:rsidRDefault="00AD465B" w:rsidP="00441BA5">
          <w:pPr>
            <w:pStyle w:val="TOC2"/>
            <w:ind w:left="1080" w:hanging="630"/>
            <w:rPr>
              <w:rFonts w:asciiTheme="minorHAnsi" w:eastAsiaTheme="minorEastAsia" w:hAnsiTheme="minorHAnsi" w:cstheme="minorBidi"/>
              <w:noProof/>
              <w:sz w:val="22"/>
              <w:szCs w:val="22"/>
            </w:rPr>
          </w:pPr>
          <w:hyperlink w:anchor="_Toc436899227" w:history="1">
            <w:r w:rsidR="00441BA5" w:rsidRPr="00CB6C4A">
              <w:rPr>
                <w:rStyle w:val="Hyperlink"/>
                <w:noProof/>
              </w:rPr>
              <w:t xml:space="preserve">A.9. </w:t>
            </w:r>
            <w:r w:rsidR="00441BA5">
              <w:rPr>
                <w:rFonts w:asciiTheme="minorHAnsi" w:eastAsiaTheme="minorEastAsia" w:hAnsiTheme="minorHAnsi" w:cstheme="minorBidi"/>
                <w:noProof/>
                <w:sz w:val="22"/>
                <w:szCs w:val="22"/>
              </w:rPr>
              <w:tab/>
            </w:r>
            <w:r w:rsidR="00441BA5" w:rsidRPr="00CB6C4A">
              <w:rPr>
                <w:rStyle w:val="Hyperlink"/>
                <w:noProof/>
              </w:rPr>
              <w:t>Explanation of Any Payment or Gift to Respondents</w:t>
            </w:r>
            <w:r w:rsidR="00441BA5">
              <w:rPr>
                <w:noProof/>
                <w:webHidden/>
              </w:rPr>
              <w:tab/>
            </w:r>
            <w:r w:rsidR="00441BA5">
              <w:rPr>
                <w:noProof/>
                <w:webHidden/>
              </w:rPr>
              <w:fldChar w:fldCharType="begin"/>
            </w:r>
            <w:r w:rsidR="00441BA5">
              <w:rPr>
                <w:noProof/>
                <w:webHidden/>
              </w:rPr>
              <w:instrText xml:space="preserve"> PAGEREF _Toc436899227 \h </w:instrText>
            </w:r>
            <w:r w:rsidR="00441BA5">
              <w:rPr>
                <w:noProof/>
                <w:webHidden/>
              </w:rPr>
            </w:r>
            <w:r w:rsidR="00441BA5">
              <w:rPr>
                <w:noProof/>
                <w:webHidden/>
              </w:rPr>
              <w:fldChar w:fldCharType="separate"/>
            </w:r>
            <w:r w:rsidR="00441BA5">
              <w:rPr>
                <w:noProof/>
                <w:webHidden/>
              </w:rPr>
              <w:t>9</w:t>
            </w:r>
            <w:r w:rsidR="00441BA5">
              <w:rPr>
                <w:noProof/>
                <w:webHidden/>
              </w:rPr>
              <w:fldChar w:fldCharType="end"/>
            </w:r>
          </w:hyperlink>
        </w:p>
        <w:p w14:paraId="267E03DA" w14:textId="77777777" w:rsidR="00441BA5" w:rsidRDefault="00AD465B" w:rsidP="00441BA5">
          <w:pPr>
            <w:pStyle w:val="TOC2"/>
            <w:ind w:left="1080" w:hanging="630"/>
            <w:rPr>
              <w:rFonts w:asciiTheme="minorHAnsi" w:eastAsiaTheme="minorEastAsia" w:hAnsiTheme="minorHAnsi" w:cstheme="minorBidi"/>
              <w:noProof/>
              <w:sz w:val="22"/>
              <w:szCs w:val="22"/>
            </w:rPr>
          </w:pPr>
          <w:hyperlink w:anchor="_Toc436899228" w:history="1">
            <w:r w:rsidR="00441BA5" w:rsidRPr="00CB6C4A">
              <w:rPr>
                <w:rStyle w:val="Hyperlink"/>
                <w:noProof/>
              </w:rPr>
              <w:t xml:space="preserve">A.10. </w:t>
            </w:r>
            <w:r w:rsidR="00441BA5">
              <w:rPr>
                <w:rFonts w:asciiTheme="minorHAnsi" w:eastAsiaTheme="minorEastAsia" w:hAnsiTheme="minorHAnsi" w:cstheme="minorBidi"/>
                <w:noProof/>
                <w:sz w:val="22"/>
                <w:szCs w:val="22"/>
              </w:rPr>
              <w:tab/>
            </w:r>
            <w:r w:rsidR="00441BA5" w:rsidRPr="00CB6C4A">
              <w:rPr>
                <w:rStyle w:val="Hyperlink"/>
                <w:noProof/>
              </w:rPr>
              <w:t>Protection of the Privacy and Confidentiality of Information Provided by Respondents</w:t>
            </w:r>
            <w:r w:rsidR="00441BA5">
              <w:rPr>
                <w:noProof/>
                <w:webHidden/>
              </w:rPr>
              <w:tab/>
            </w:r>
            <w:r w:rsidR="00441BA5">
              <w:rPr>
                <w:noProof/>
                <w:webHidden/>
              </w:rPr>
              <w:fldChar w:fldCharType="begin"/>
            </w:r>
            <w:r w:rsidR="00441BA5">
              <w:rPr>
                <w:noProof/>
                <w:webHidden/>
              </w:rPr>
              <w:instrText xml:space="preserve"> PAGEREF _Toc436899228 \h </w:instrText>
            </w:r>
            <w:r w:rsidR="00441BA5">
              <w:rPr>
                <w:noProof/>
                <w:webHidden/>
              </w:rPr>
            </w:r>
            <w:r w:rsidR="00441BA5">
              <w:rPr>
                <w:noProof/>
                <w:webHidden/>
              </w:rPr>
              <w:fldChar w:fldCharType="separate"/>
            </w:r>
            <w:r w:rsidR="00441BA5">
              <w:rPr>
                <w:noProof/>
                <w:webHidden/>
              </w:rPr>
              <w:t>9</w:t>
            </w:r>
            <w:r w:rsidR="00441BA5">
              <w:rPr>
                <w:noProof/>
                <w:webHidden/>
              </w:rPr>
              <w:fldChar w:fldCharType="end"/>
            </w:r>
          </w:hyperlink>
        </w:p>
        <w:p w14:paraId="4B66834F" w14:textId="77777777" w:rsidR="00441BA5" w:rsidRDefault="00AD465B" w:rsidP="00441BA5">
          <w:pPr>
            <w:pStyle w:val="TOC2"/>
            <w:ind w:left="1080" w:hanging="630"/>
            <w:rPr>
              <w:rFonts w:asciiTheme="minorHAnsi" w:eastAsiaTheme="minorEastAsia" w:hAnsiTheme="minorHAnsi" w:cstheme="minorBidi"/>
              <w:noProof/>
              <w:sz w:val="22"/>
              <w:szCs w:val="22"/>
            </w:rPr>
          </w:pPr>
          <w:hyperlink w:anchor="_Toc436899229" w:history="1">
            <w:r w:rsidR="00441BA5" w:rsidRPr="00CB6C4A">
              <w:rPr>
                <w:rStyle w:val="Hyperlink"/>
                <w:noProof/>
              </w:rPr>
              <w:t>A.11.</w:t>
            </w:r>
            <w:r w:rsidR="00441BA5">
              <w:rPr>
                <w:rFonts w:asciiTheme="minorHAnsi" w:eastAsiaTheme="minorEastAsia" w:hAnsiTheme="minorHAnsi" w:cstheme="minorBidi"/>
                <w:noProof/>
                <w:sz w:val="22"/>
                <w:szCs w:val="22"/>
              </w:rPr>
              <w:tab/>
            </w:r>
            <w:r w:rsidR="00441BA5" w:rsidRPr="00CB6C4A">
              <w:rPr>
                <w:rStyle w:val="Hyperlink"/>
                <w:noProof/>
              </w:rPr>
              <w:t>Institutional Review Board (IRB) Justification for Sensitive Questions</w:t>
            </w:r>
            <w:r w:rsidR="00441BA5">
              <w:rPr>
                <w:noProof/>
                <w:webHidden/>
              </w:rPr>
              <w:tab/>
            </w:r>
            <w:r w:rsidR="00441BA5">
              <w:rPr>
                <w:noProof/>
                <w:webHidden/>
              </w:rPr>
              <w:fldChar w:fldCharType="begin"/>
            </w:r>
            <w:r w:rsidR="00441BA5">
              <w:rPr>
                <w:noProof/>
                <w:webHidden/>
              </w:rPr>
              <w:instrText xml:space="preserve"> PAGEREF _Toc436899229 \h </w:instrText>
            </w:r>
            <w:r w:rsidR="00441BA5">
              <w:rPr>
                <w:noProof/>
                <w:webHidden/>
              </w:rPr>
            </w:r>
            <w:r w:rsidR="00441BA5">
              <w:rPr>
                <w:noProof/>
                <w:webHidden/>
              </w:rPr>
              <w:fldChar w:fldCharType="separate"/>
            </w:r>
            <w:r w:rsidR="00441BA5">
              <w:rPr>
                <w:noProof/>
                <w:webHidden/>
              </w:rPr>
              <w:t>12</w:t>
            </w:r>
            <w:r w:rsidR="00441BA5">
              <w:rPr>
                <w:noProof/>
                <w:webHidden/>
              </w:rPr>
              <w:fldChar w:fldCharType="end"/>
            </w:r>
          </w:hyperlink>
        </w:p>
        <w:p w14:paraId="36C8419F" w14:textId="77777777" w:rsidR="00441BA5" w:rsidRDefault="00AD465B" w:rsidP="00441BA5">
          <w:pPr>
            <w:pStyle w:val="TOC2"/>
            <w:ind w:left="1080" w:hanging="630"/>
            <w:rPr>
              <w:rFonts w:asciiTheme="minorHAnsi" w:eastAsiaTheme="minorEastAsia" w:hAnsiTheme="minorHAnsi" w:cstheme="minorBidi"/>
              <w:noProof/>
              <w:sz w:val="22"/>
              <w:szCs w:val="22"/>
            </w:rPr>
          </w:pPr>
          <w:hyperlink w:anchor="_Toc436899230" w:history="1">
            <w:r w:rsidR="00441BA5" w:rsidRPr="00CB6C4A">
              <w:rPr>
                <w:rStyle w:val="Hyperlink"/>
                <w:noProof/>
              </w:rPr>
              <w:t xml:space="preserve">A.12. </w:t>
            </w:r>
            <w:r w:rsidR="00441BA5">
              <w:rPr>
                <w:rFonts w:asciiTheme="minorHAnsi" w:eastAsiaTheme="minorEastAsia" w:hAnsiTheme="minorHAnsi" w:cstheme="minorBidi"/>
                <w:noProof/>
                <w:sz w:val="22"/>
                <w:szCs w:val="22"/>
              </w:rPr>
              <w:tab/>
            </w:r>
            <w:r w:rsidR="00441BA5" w:rsidRPr="00CB6C4A">
              <w:rPr>
                <w:rStyle w:val="Hyperlink"/>
                <w:noProof/>
              </w:rPr>
              <w:t>Estimates of Annualized Burden Hours and Costs</w:t>
            </w:r>
            <w:r w:rsidR="00441BA5">
              <w:rPr>
                <w:noProof/>
                <w:webHidden/>
              </w:rPr>
              <w:tab/>
            </w:r>
            <w:r w:rsidR="00441BA5">
              <w:rPr>
                <w:noProof/>
                <w:webHidden/>
              </w:rPr>
              <w:fldChar w:fldCharType="begin"/>
            </w:r>
            <w:r w:rsidR="00441BA5">
              <w:rPr>
                <w:noProof/>
                <w:webHidden/>
              </w:rPr>
              <w:instrText xml:space="preserve"> PAGEREF _Toc436899230 \h </w:instrText>
            </w:r>
            <w:r w:rsidR="00441BA5">
              <w:rPr>
                <w:noProof/>
                <w:webHidden/>
              </w:rPr>
            </w:r>
            <w:r w:rsidR="00441BA5">
              <w:rPr>
                <w:noProof/>
                <w:webHidden/>
              </w:rPr>
              <w:fldChar w:fldCharType="separate"/>
            </w:r>
            <w:r w:rsidR="00441BA5">
              <w:rPr>
                <w:noProof/>
                <w:webHidden/>
              </w:rPr>
              <w:t>13</w:t>
            </w:r>
            <w:r w:rsidR="00441BA5">
              <w:rPr>
                <w:noProof/>
                <w:webHidden/>
              </w:rPr>
              <w:fldChar w:fldCharType="end"/>
            </w:r>
          </w:hyperlink>
        </w:p>
        <w:p w14:paraId="3B8A3506" w14:textId="77777777" w:rsidR="00441BA5" w:rsidRDefault="00AD465B" w:rsidP="00441BA5">
          <w:pPr>
            <w:pStyle w:val="TOC2"/>
            <w:ind w:left="1080" w:hanging="630"/>
            <w:rPr>
              <w:rFonts w:asciiTheme="minorHAnsi" w:eastAsiaTheme="minorEastAsia" w:hAnsiTheme="minorHAnsi" w:cstheme="minorBidi"/>
              <w:noProof/>
              <w:sz w:val="22"/>
              <w:szCs w:val="22"/>
            </w:rPr>
          </w:pPr>
          <w:hyperlink w:anchor="_Toc436899231" w:history="1">
            <w:r w:rsidR="00441BA5" w:rsidRPr="00CB6C4A">
              <w:rPr>
                <w:rStyle w:val="Hyperlink"/>
                <w:noProof/>
              </w:rPr>
              <w:t xml:space="preserve">A.13. </w:t>
            </w:r>
            <w:r w:rsidR="00441BA5">
              <w:rPr>
                <w:rFonts w:asciiTheme="minorHAnsi" w:eastAsiaTheme="minorEastAsia" w:hAnsiTheme="minorHAnsi" w:cstheme="minorBidi"/>
                <w:noProof/>
                <w:sz w:val="22"/>
                <w:szCs w:val="22"/>
              </w:rPr>
              <w:tab/>
            </w:r>
            <w:r w:rsidR="00441BA5" w:rsidRPr="00CB6C4A">
              <w:rPr>
                <w:rStyle w:val="Hyperlink"/>
                <w:noProof/>
              </w:rPr>
              <w:t>Estimates of Other Total Annual Cost Burden to Respondents or Record Keepers</w:t>
            </w:r>
            <w:r w:rsidR="00441BA5">
              <w:rPr>
                <w:noProof/>
                <w:webHidden/>
              </w:rPr>
              <w:tab/>
            </w:r>
            <w:r w:rsidR="00441BA5">
              <w:rPr>
                <w:noProof/>
                <w:webHidden/>
              </w:rPr>
              <w:fldChar w:fldCharType="begin"/>
            </w:r>
            <w:r w:rsidR="00441BA5">
              <w:rPr>
                <w:noProof/>
                <w:webHidden/>
              </w:rPr>
              <w:instrText xml:space="preserve"> PAGEREF _Toc436899231 \h </w:instrText>
            </w:r>
            <w:r w:rsidR="00441BA5">
              <w:rPr>
                <w:noProof/>
                <w:webHidden/>
              </w:rPr>
            </w:r>
            <w:r w:rsidR="00441BA5">
              <w:rPr>
                <w:noProof/>
                <w:webHidden/>
              </w:rPr>
              <w:fldChar w:fldCharType="separate"/>
            </w:r>
            <w:r w:rsidR="00441BA5">
              <w:rPr>
                <w:noProof/>
                <w:webHidden/>
              </w:rPr>
              <w:t>15</w:t>
            </w:r>
            <w:r w:rsidR="00441BA5">
              <w:rPr>
                <w:noProof/>
                <w:webHidden/>
              </w:rPr>
              <w:fldChar w:fldCharType="end"/>
            </w:r>
          </w:hyperlink>
        </w:p>
        <w:p w14:paraId="4020ECDD" w14:textId="77777777" w:rsidR="00441BA5" w:rsidRDefault="00AD465B" w:rsidP="00441BA5">
          <w:pPr>
            <w:pStyle w:val="TOC2"/>
            <w:ind w:left="1080" w:hanging="630"/>
            <w:rPr>
              <w:rFonts w:asciiTheme="minorHAnsi" w:eastAsiaTheme="minorEastAsia" w:hAnsiTheme="minorHAnsi" w:cstheme="minorBidi"/>
              <w:noProof/>
              <w:sz w:val="22"/>
              <w:szCs w:val="22"/>
            </w:rPr>
          </w:pPr>
          <w:hyperlink w:anchor="_Toc436899232" w:history="1">
            <w:r w:rsidR="00441BA5" w:rsidRPr="00CB6C4A">
              <w:rPr>
                <w:rStyle w:val="Hyperlink"/>
                <w:noProof/>
              </w:rPr>
              <w:t xml:space="preserve">A.14. </w:t>
            </w:r>
            <w:r w:rsidR="00441BA5">
              <w:rPr>
                <w:rFonts w:asciiTheme="minorHAnsi" w:eastAsiaTheme="minorEastAsia" w:hAnsiTheme="minorHAnsi" w:cstheme="minorBidi"/>
                <w:noProof/>
                <w:sz w:val="22"/>
                <w:szCs w:val="22"/>
              </w:rPr>
              <w:tab/>
            </w:r>
            <w:r w:rsidR="00441BA5" w:rsidRPr="00CB6C4A">
              <w:rPr>
                <w:rStyle w:val="Hyperlink"/>
                <w:noProof/>
              </w:rPr>
              <w:t>Annualized Cost to the Government</w:t>
            </w:r>
            <w:r w:rsidR="00441BA5">
              <w:rPr>
                <w:noProof/>
                <w:webHidden/>
              </w:rPr>
              <w:tab/>
            </w:r>
            <w:r w:rsidR="00441BA5">
              <w:rPr>
                <w:noProof/>
                <w:webHidden/>
              </w:rPr>
              <w:fldChar w:fldCharType="begin"/>
            </w:r>
            <w:r w:rsidR="00441BA5">
              <w:rPr>
                <w:noProof/>
                <w:webHidden/>
              </w:rPr>
              <w:instrText xml:space="preserve"> PAGEREF _Toc436899232 \h </w:instrText>
            </w:r>
            <w:r w:rsidR="00441BA5">
              <w:rPr>
                <w:noProof/>
                <w:webHidden/>
              </w:rPr>
            </w:r>
            <w:r w:rsidR="00441BA5">
              <w:rPr>
                <w:noProof/>
                <w:webHidden/>
              </w:rPr>
              <w:fldChar w:fldCharType="separate"/>
            </w:r>
            <w:r w:rsidR="00441BA5">
              <w:rPr>
                <w:noProof/>
                <w:webHidden/>
              </w:rPr>
              <w:t>15</w:t>
            </w:r>
            <w:r w:rsidR="00441BA5">
              <w:rPr>
                <w:noProof/>
                <w:webHidden/>
              </w:rPr>
              <w:fldChar w:fldCharType="end"/>
            </w:r>
          </w:hyperlink>
        </w:p>
        <w:p w14:paraId="093CC637" w14:textId="4B5C1E5E" w:rsidR="00441BA5" w:rsidRDefault="00AD465B" w:rsidP="00441BA5">
          <w:pPr>
            <w:pStyle w:val="TOC2"/>
            <w:ind w:left="1080" w:hanging="630"/>
            <w:rPr>
              <w:rFonts w:asciiTheme="minorHAnsi" w:eastAsiaTheme="minorEastAsia" w:hAnsiTheme="minorHAnsi" w:cstheme="minorBidi"/>
              <w:noProof/>
              <w:sz w:val="22"/>
              <w:szCs w:val="22"/>
            </w:rPr>
          </w:pPr>
          <w:hyperlink w:anchor="_Toc436899233" w:history="1">
            <w:r w:rsidR="00441BA5" w:rsidRPr="00CB6C4A">
              <w:rPr>
                <w:rStyle w:val="Hyperlink"/>
                <w:noProof/>
              </w:rPr>
              <w:t xml:space="preserve">A.15. </w:t>
            </w:r>
            <w:r w:rsidR="00441BA5">
              <w:rPr>
                <w:rFonts w:asciiTheme="minorHAnsi" w:eastAsiaTheme="minorEastAsia" w:hAnsiTheme="minorHAnsi" w:cstheme="minorBidi"/>
                <w:noProof/>
                <w:sz w:val="22"/>
                <w:szCs w:val="22"/>
              </w:rPr>
              <w:tab/>
            </w:r>
            <w:r w:rsidR="00441BA5" w:rsidRPr="00CB6C4A">
              <w:rPr>
                <w:rStyle w:val="Hyperlink"/>
                <w:noProof/>
              </w:rPr>
              <w:t>Explanation for Program Changes or Adjustments</w:t>
            </w:r>
            <w:r w:rsidR="00441BA5">
              <w:rPr>
                <w:noProof/>
                <w:webHidden/>
              </w:rPr>
              <w:tab/>
            </w:r>
            <w:r w:rsidR="00441BA5">
              <w:rPr>
                <w:noProof/>
                <w:webHidden/>
              </w:rPr>
              <w:fldChar w:fldCharType="begin"/>
            </w:r>
            <w:r w:rsidR="00441BA5">
              <w:rPr>
                <w:noProof/>
                <w:webHidden/>
              </w:rPr>
              <w:instrText xml:space="preserve"> PAGEREF _Toc436899233 \h </w:instrText>
            </w:r>
            <w:r w:rsidR="00441BA5">
              <w:rPr>
                <w:noProof/>
                <w:webHidden/>
              </w:rPr>
            </w:r>
            <w:r w:rsidR="00441BA5">
              <w:rPr>
                <w:noProof/>
                <w:webHidden/>
              </w:rPr>
              <w:fldChar w:fldCharType="separate"/>
            </w:r>
            <w:r w:rsidR="00441BA5">
              <w:rPr>
                <w:noProof/>
                <w:webHidden/>
              </w:rPr>
              <w:t>15</w:t>
            </w:r>
            <w:r w:rsidR="00441BA5">
              <w:rPr>
                <w:noProof/>
                <w:webHidden/>
              </w:rPr>
              <w:fldChar w:fldCharType="end"/>
            </w:r>
          </w:hyperlink>
          <w:r w:rsidR="00441BA5">
            <w:rPr>
              <w:rStyle w:val="Hyperlink"/>
              <w:noProof/>
            </w:rPr>
            <w:t xml:space="preserve"> </w:t>
          </w:r>
        </w:p>
        <w:p w14:paraId="7B8CE226" w14:textId="77777777" w:rsidR="00441BA5" w:rsidRDefault="00AD465B" w:rsidP="00441BA5">
          <w:pPr>
            <w:pStyle w:val="TOC2"/>
            <w:ind w:left="1080" w:hanging="630"/>
            <w:rPr>
              <w:rFonts w:asciiTheme="minorHAnsi" w:eastAsiaTheme="minorEastAsia" w:hAnsiTheme="minorHAnsi" w:cstheme="minorBidi"/>
              <w:noProof/>
              <w:sz w:val="22"/>
              <w:szCs w:val="22"/>
            </w:rPr>
          </w:pPr>
          <w:hyperlink w:anchor="_Toc436899235" w:history="1">
            <w:r w:rsidR="00441BA5" w:rsidRPr="00CB6C4A">
              <w:rPr>
                <w:rStyle w:val="Hyperlink"/>
                <w:noProof/>
              </w:rPr>
              <w:t xml:space="preserve">A.16. Plans for Tabulation and Publication and Project Time Schedule </w:t>
            </w:r>
            <w:r w:rsidR="00441BA5">
              <w:rPr>
                <w:noProof/>
                <w:webHidden/>
              </w:rPr>
              <w:tab/>
            </w:r>
            <w:r w:rsidR="00441BA5">
              <w:rPr>
                <w:noProof/>
                <w:webHidden/>
              </w:rPr>
              <w:fldChar w:fldCharType="begin"/>
            </w:r>
            <w:r w:rsidR="00441BA5">
              <w:rPr>
                <w:noProof/>
                <w:webHidden/>
              </w:rPr>
              <w:instrText xml:space="preserve"> PAGEREF _Toc436899235 \h </w:instrText>
            </w:r>
            <w:r w:rsidR="00441BA5">
              <w:rPr>
                <w:noProof/>
                <w:webHidden/>
              </w:rPr>
            </w:r>
            <w:r w:rsidR="00441BA5">
              <w:rPr>
                <w:noProof/>
                <w:webHidden/>
              </w:rPr>
              <w:fldChar w:fldCharType="separate"/>
            </w:r>
            <w:r w:rsidR="00441BA5">
              <w:rPr>
                <w:noProof/>
                <w:webHidden/>
              </w:rPr>
              <w:t>16</w:t>
            </w:r>
            <w:r w:rsidR="00441BA5">
              <w:rPr>
                <w:noProof/>
                <w:webHidden/>
              </w:rPr>
              <w:fldChar w:fldCharType="end"/>
            </w:r>
          </w:hyperlink>
        </w:p>
        <w:p w14:paraId="7E60C96E" w14:textId="77777777" w:rsidR="00441BA5" w:rsidRDefault="00AD465B" w:rsidP="00441BA5">
          <w:pPr>
            <w:pStyle w:val="TOC2"/>
            <w:ind w:left="1080" w:hanging="630"/>
            <w:rPr>
              <w:rFonts w:asciiTheme="minorHAnsi" w:eastAsiaTheme="minorEastAsia" w:hAnsiTheme="minorHAnsi" w:cstheme="minorBidi"/>
              <w:noProof/>
              <w:sz w:val="22"/>
              <w:szCs w:val="22"/>
            </w:rPr>
          </w:pPr>
          <w:hyperlink w:anchor="_Toc436899240" w:history="1">
            <w:r w:rsidR="00441BA5" w:rsidRPr="00CB6C4A">
              <w:rPr>
                <w:rStyle w:val="Hyperlink"/>
                <w:noProof/>
              </w:rPr>
              <w:t>A.17. Reason(s) Display of OMB Expiration Date is Inappropriate</w:t>
            </w:r>
            <w:r w:rsidR="00441BA5">
              <w:rPr>
                <w:noProof/>
                <w:webHidden/>
              </w:rPr>
              <w:tab/>
            </w:r>
            <w:r w:rsidR="00441BA5">
              <w:rPr>
                <w:noProof/>
                <w:webHidden/>
              </w:rPr>
              <w:fldChar w:fldCharType="begin"/>
            </w:r>
            <w:r w:rsidR="00441BA5">
              <w:rPr>
                <w:noProof/>
                <w:webHidden/>
              </w:rPr>
              <w:instrText xml:space="preserve"> PAGEREF _Toc436899240 \h </w:instrText>
            </w:r>
            <w:r w:rsidR="00441BA5">
              <w:rPr>
                <w:noProof/>
                <w:webHidden/>
              </w:rPr>
            </w:r>
            <w:r w:rsidR="00441BA5">
              <w:rPr>
                <w:noProof/>
                <w:webHidden/>
              </w:rPr>
              <w:fldChar w:fldCharType="separate"/>
            </w:r>
            <w:r w:rsidR="00441BA5">
              <w:rPr>
                <w:noProof/>
                <w:webHidden/>
              </w:rPr>
              <w:t>17</w:t>
            </w:r>
            <w:r w:rsidR="00441BA5">
              <w:rPr>
                <w:noProof/>
                <w:webHidden/>
              </w:rPr>
              <w:fldChar w:fldCharType="end"/>
            </w:r>
          </w:hyperlink>
        </w:p>
        <w:p w14:paraId="621C7ED7" w14:textId="77777777" w:rsidR="00441BA5" w:rsidRDefault="00AD465B" w:rsidP="00441BA5">
          <w:pPr>
            <w:pStyle w:val="TOC2"/>
            <w:ind w:left="1080" w:hanging="630"/>
            <w:rPr>
              <w:rFonts w:asciiTheme="minorHAnsi" w:eastAsiaTheme="minorEastAsia" w:hAnsiTheme="minorHAnsi" w:cstheme="minorBidi"/>
              <w:noProof/>
              <w:sz w:val="22"/>
              <w:szCs w:val="22"/>
            </w:rPr>
          </w:pPr>
          <w:hyperlink w:anchor="_Toc436899241" w:history="1">
            <w:r w:rsidR="00441BA5" w:rsidRPr="00CB6C4A">
              <w:rPr>
                <w:rStyle w:val="Hyperlink"/>
                <w:noProof/>
              </w:rPr>
              <w:t>A.18. Exceptions to Certification for Paperwork Reduction Act Submissions</w:t>
            </w:r>
            <w:r w:rsidR="00441BA5">
              <w:rPr>
                <w:noProof/>
                <w:webHidden/>
              </w:rPr>
              <w:tab/>
            </w:r>
            <w:r w:rsidR="00441BA5">
              <w:rPr>
                <w:noProof/>
                <w:webHidden/>
              </w:rPr>
              <w:fldChar w:fldCharType="begin"/>
            </w:r>
            <w:r w:rsidR="00441BA5">
              <w:rPr>
                <w:noProof/>
                <w:webHidden/>
              </w:rPr>
              <w:instrText xml:space="preserve"> PAGEREF _Toc436899241 \h </w:instrText>
            </w:r>
            <w:r w:rsidR="00441BA5">
              <w:rPr>
                <w:noProof/>
                <w:webHidden/>
              </w:rPr>
            </w:r>
            <w:r w:rsidR="00441BA5">
              <w:rPr>
                <w:noProof/>
                <w:webHidden/>
              </w:rPr>
              <w:fldChar w:fldCharType="separate"/>
            </w:r>
            <w:r w:rsidR="00441BA5">
              <w:rPr>
                <w:noProof/>
                <w:webHidden/>
              </w:rPr>
              <w:t>18</w:t>
            </w:r>
            <w:r w:rsidR="00441BA5">
              <w:rPr>
                <w:noProof/>
                <w:webHidden/>
              </w:rPr>
              <w:fldChar w:fldCharType="end"/>
            </w:r>
          </w:hyperlink>
        </w:p>
        <w:p w14:paraId="1D6F1AFE" w14:textId="14D0F925" w:rsidR="000F10DC" w:rsidRDefault="000F10DC">
          <w:r>
            <w:rPr>
              <w:b/>
              <w:bCs/>
              <w:noProof/>
            </w:rPr>
            <w:fldChar w:fldCharType="end"/>
          </w:r>
        </w:p>
      </w:sdtContent>
    </w:sdt>
    <w:p w14:paraId="565720D7" w14:textId="77777777" w:rsidR="00233FB1" w:rsidRPr="00691454" w:rsidRDefault="00233FB1" w:rsidP="00D55AAD">
      <w:pPr>
        <w:pStyle w:val="TOC5"/>
      </w:pPr>
    </w:p>
    <w:p w14:paraId="565720D8" w14:textId="77777777" w:rsidR="00233FB1" w:rsidRPr="008802F4" w:rsidRDefault="00233FB1" w:rsidP="0027160A">
      <w:pPr>
        <w:pStyle w:val="C2-CtrSglSp"/>
        <w:spacing w:after="100" w:afterAutospacing="1"/>
        <w:jc w:val="left"/>
        <w:rPr>
          <w:u w:val="single"/>
        </w:rPr>
      </w:pPr>
      <w:r w:rsidRPr="008802F4">
        <w:rPr>
          <w:u w:val="single"/>
        </w:rPr>
        <w:t>Attachments</w:t>
      </w:r>
    </w:p>
    <w:p w14:paraId="565720D9" w14:textId="77777777" w:rsidR="00D80044" w:rsidRPr="00691454" w:rsidRDefault="00813278" w:rsidP="008802F4">
      <w:pPr>
        <w:ind w:left="270" w:firstLine="720"/>
      </w:pPr>
      <w:r w:rsidRPr="00691454">
        <w:t>A</w:t>
      </w:r>
      <w:r w:rsidRPr="00691454">
        <w:tab/>
        <w:t>Authorizing Legislation</w:t>
      </w:r>
      <w:r w:rsidR="00D80044" w:rsidRPr="00691454">
        <w:t>: Public Health Service Act</w:t>
      </w:r>
    </w:p>
    <w:p w14:paraId="565720DA" w14:textId="77777777" w:rsidR="00D80044" w:rsidRPr="00691454" w:rsidRDefault="00D80044" w:rsidP="008802F4">
      <w:pPr>
        <w:ind w:left="270" w:firstLine="720"/>
      </w:pPr>
      <w:r w:rsidRPr="00691454">
        <w:t>B</w:t>
      </w:r>
      <w:r w:rsidRPr="00691454">
        <w:tab/>
      </w:r>
      <w:r w:rsidR="00813278" w:rsidRPr="00691454">
        <w:t xml:space="preserve">Published 60-Day </w:t>
      </w:r>
      <w:r w:rsidRPr="00691454">
        <w:t>Federal Register Notice</w:t>
      </w:r>
    </w:p>
    <w:p w14:paraId="565720DB" w14:textId="0906507F" w:rsidR="00D80044" w:rsidRPr="00691454" w:rsidRDefault="00691454" w:rsidP="008802F4">
      <w:pPr>
        <w:ind w:left="270" w:firstLine="720"/>
      </w:pPr>
      <w:r w:rsidRPr="00691454">
        <w:t>C</w:t>
      </w:r>
      <w:r w:rsidR="00D80044" w:rsidRPr="00691454">
        <w:tab/>
        <w:t xml:space="preserve">Institutional Review Board (IRB) </w:t>
      </w:r>
      <w:r w:rsidR="00FB1045">
        <w:t>documentation</w:t>
      </w:r>
      <w:r w:rsidR="00D80044" w:rsidRPr="00691454">
        <w:tab/>
      </w:r>
      <w:r w:rsidR="00D80044" w:rsidRPr="00691454">
        <w:tab/>
      </w:r>
    </w:p>
    <w:p w14:paraId="6D9D572E" w14:textId="6C678922" w:rsidR="00F138F6" w:rsidRDefault="00FB1045" w:rsidP="008802F4">
      <w:pPr>
        <w:ind w:left="270" w:firstLine="720"/>
      </w:pPr>
      <w:r>
        <w:t>D</w:t>
      </w:r>
      <w:r w:rsidR="00D80044" w:rsidRPr="00691454">
        <w:tab/>
      </w:r>
      <w:r w:rsidR="000F10DC">
        <w:t>Law Enforcement Interview</w:t>
      </w:r>
      <w:r w:rsidR="00F138F6">
        <w:t xml:space="preserve"> Instrument</w:t>
      </w:r>
    </w:p>
    <w:p w14:paraId="565720DC" w14:textId="13624C83" w:rsidR="00D80044" w:rsidRDefault="00F138F6" w:rsidP="008802F4">
      <w:pPr>
        <w:ind w:left="270" w:firstLine="720"/>
      </w:pPr>
      <w:r>
        <w:t>E</w:t>
      </w:r>
      <w:r>
        <w:tab/>
      </w:r>
      <w:r w:rsidR="000F10DC">
        <w:t>Schoo</w:t>
      </w:r>
      <w:r>
        <w:t>l Official Interview Instrument</w:t>
      </w:r>
    </w:p>
    <w:p w14:paraId="7548F716" w14:textId="129B6277" w:rsidR="000F10DC" w:rsidRDefault="001638F1" w:rsidP="008802F4">
      <w:pPr>
        <w:ind w:left="270" w:firstLine="720"/>
      </w:pPr>
      <w:r>
        <w:t>F</w:t>
      </w:r>
      <w:r w:rsidR="000F10DC">
        <w:tab/>
        <w:t>Law Enforcement Participation Letter</w:t>
      </w:r>
    </w:p>
    <w:p w14:paraId="0B3C0AF2" w14:textId="6D1CFEB1" w:rsidR="000F10DC" w:rsidRDefault="001638F1" w:rsidP="008802F4">
      <w:pPr>
        <w:ind w:left="270" w:firstLine="720"/>
      </w:pPr>
      <w:r>
        <w:t>G</w:t>
      </w:r>
      <w:r w:rsidR="000F10DC">
        <w:tab/>
        <w:t>List of S</w:t>
      </w:r>
      <w:r w:rsidR="0066483F">
        <w:t>elected</w:t>
      </w:r>
      <w:r w:rsidR="000F10DC">
        <w:t xml:space="preserve"> Publications</w:t>
      </w:r>
    </w:p>
    <w:p w14:paraId="5B57AB89" w14:textId="6BA382DE" w:rsidR="000F10DC" w:rsidRDefault="001638F1" w:rsidP="008802F4">
      <w:pPr>
        <w:ind w:left="270" w:firstLine="720"/>
      </w:pPr>
      <w:r>
        <w:t>H</w:t>
      </w:r>
      <w:r w:rsidR="000F10DC">
        <w:tab/>
      </w:r>
      <w:r w:rsidR="0066483F">
        <w:t xml:space="preserve">Assurance of Confidentiality / </w:t>
      </w:r>
      <w:r w:rsidR="000F10DC">
        <w:t>CDC Approval for 308(d) Protection</w:t>
      </w:r>
    </w:p>
    <w:p w14:paraId="7131AD2B" w14:textId="0DE5CB9C" w:rsidR="000F10DC" w:rsidRDefault="001638F1" w:rsidP="008802F4">
      <w:pPr>
        <w:ind w:left="270" w:firstLine="720"/>
      </w:pPr>
      <w:r>
        <w:t>I</w:t>
      </w:r>
      <w:r w:rsidR="000F10DC">
        <w:tab/>
        <w:t>Telephone Consent Script</w:t>
      </w:r>
    </w:p>
    <w:p w14:paraId="71F626D4" w14:textId="567435DB" w:rsidR="000F10DC" w:rsidRDefault="001638F1" w:rsidP="008802F4">
      <w:pPr>
        <w:ind w:left="270" w:firstLine="720"/>
      </w:pPr>
      <w:r>
        <w:t>J</w:t>
      </w:r>
      <w:r w:rsidR="000F10DC">
        <w:tab/>
        <w:t>Parental Consent Form</w:t>
      </w:r>
    </w:p>
    <w:p w14:paraId="1CF7845B" w14:textId="7BFD797F" w:rsidR="00F138F6" w:rsidRDefault="001638F1" w:rsidP="008802F4">
      <w:pPr>
        <w:ind w:left="270" w:firstLine="720"/>
      </w:pPr>
      <w:r>
        <w:t>K</w:t>
      </w:r>
      <w:r w:rsidR="000F10DC">
        <w:tab/>
      </w:r>
      <w:r w:rsidR="00F138F6">
        <w:t>Summary of Proposed Changes to Interview Tools</w:t>
      </w:r>
    </w:p>
    <w:p w14:paraId="2EBA7394" w14:textId="789C577D" w:rsidR="000F10DC" w:rsidRDefault="001638F1" w:rsidP="008802F4">
      <w:pPr>
        <w:ind w:left="270" w:firstLine="720"/>
      </w:pPr>
      <w:r>
        <w:t>L</w:t>
      </w:r>
      <w:r w:rsidR="00F138F6">
        <w:tab/>
      </w:r>
      <w:r w:rsidR="000F10DC">
        <w:t>Crosswalk for SAVD Survey Tools – Law Enforcement</w:t>
      </w:r>
    </w:p>
    <w:p w14:paraId="69959871" w14:textId="77777777" w:rsidR="00732804" w:rsidRDefault="001638F1" w:rsidP="008802F4">
      <w:pPr>
        <w:ind w:left="270" w:firstLine="720"/>
      </w:pPr>
      <w:r>
        <w:t>M</w:t>
      </w:r>
      <w:r w:rsidR="000F10DC">
        <w:tab/>
        <w:t>Crosswalk for SAVD Survey Tools – School Official</w:t>
      </w:r>
    </w:p>
    <w:p w14:paraId="565720DF" w14:textId="430FCA10" w:rsidR="000523C9" w:rsidRDefault="00732804" w:rsidP="008802F4">
      <w:pPr>
        <w:ind w:left="270" w:firstLine="720"/>
      </w:pPr>
      <w:r w:rsidRPr="00732804">
        <w:t xml:space="preserve">N </w:t>
      </w:r>
      <w:r>
        <w:tab/>
      </w:r>
      <w:r w:rsidRPr="00732804">
        <w:t>NCIPC Research Determination Form</w:t>
      </w:r>
      <w:r w:rsidR="006F1DA6" w:rsidRPr="00691454">
        <w:br w:type="page"/>
      </w:r>
    </w:p>
    <w:p w14:paraId="6944CCCE" w14:textId="14A53477" w:rsidR="00660E01" w:rsidRPr="00441BA5" w:rsidRDefault="00D362B9" w:rsidP="00063EAA">
      <w:pPr>
        <w:pStyle w:val="ListParagraph"/>
        <w:numPr>
          <w:ilvl w:val="0"/>
          <w:numId w:val="16"/>
        </w:numPr>
        <w:rPr>
          <w:rFonts w:cs="Cambria"/>
          <w:b/>
          <w:bCs/>
          <w:caps/>
          <w:kern w:val="32"/>
          <w:szCs w:val="32"/>
        </w:rPr>
      </w:pPr>
      <w:r>
        <w:rPr>
          <w:b/>
        </w:rPr>
        <w:lastRenderedPageBreak/>
        <w:t>JUSTIFICATION</w:t>
      </w:r>
      <w:r>
        <w:rPr>
          <w:b/>
        </w:rPr>
        <w:br/>
      </w:r>
    </w:p>
    <w:p w14:paraId="565720EE" w14:textId="67A72477" w:rsidR="00972DEF" w:rsidRPr="00691454" w:rsidRDefault="00223083" w:rsidP="00223083">
      <w:pPr>
        <w:rPr>
          <w:b/>
        </w:rPr>
      </w:pPr>
      <w:r>
        <w:rPr>
          <w:noProof/>
        </w:rPr>
        <mc:AlternateContent>
          <mc:Choice Requires="wps">
            <w:drawing>
              <wp:anchor distT="0" distB="0" distL="114300" distR="114300" simplePos="0" relativeHeight="251659264" behindDoc="0" locked="0" layoutInCell="1" allowOverlap="1" wp14:anchorId="56572182" wp14:editId="06807447">
                <wp:simplePos x="0" y="0"/>
                <wp:positionH relativeFrom="column">
                  <wp:posOffset>-198755</wp:posOffset>
                </wp:positionH>
                <wp:positionV relativeFrom="paragraph">
                  <wp:posOffset>292100</wp:posOffset>
                </wp:positionV>
                <wp:extent cx="6162675" cy="6984365"/>
                <wp:effectExtent l="0" t="0" r="28575" b="26035"/>
                <wp:wrapSquare wrapText="bothSides"/>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2675" cy="6984365"/>
                        </a:xfrm>
                        <a:prstGeom prst="rect">
                          <a:avLst/>
                        </a:prstGeom>
                        <a:solidFill>
                          <a:srgbClr val="FFFFFF"/>
                        </a:solidFill>
                        <a:ln w="9525">
                          <a:solidFill>
                            <a:srgbClr val="000000"/>
                          </a:solidFill>
                          <a:miter lim="800000"/>
                          <a:headEnd/>
                          <a:tailEnd/>
                        </a:ln>
                      </wps:spPr>
                      <wps:txbx>
                        <w:txbxContent>
                          <w:p w14:paraId="01826F67" w14:textId="5B324520" w:rsidR="000E49A7" w:rsidRDefault="000E49A7" w:rsidP="00143DE1">
                            <w:r>
                              <w:t>S</w:t>
                            </w:r>
                            <w:r w:rsidRPr="00A564A6">
                              <w:t>chool-associated violence, particularly homicides and suicides that occur in schools, ha</w:t>
                            </w:r>
                            <w:r>
                              <w:t>s</w:t>
                            </w:r>
                            <w:r w:rsidRPr="00A564A6">
                              <w:t xml:space="preserve"> been a significant public concern for several years. </w:t>
                            </w:r>
                            <w:r w:rsidRPr="00C67B64">
                              <w:t xml:space="preserve">Despite the important role of schools as a setting for violence research and prevention interventions, relatively little scientific or systematic work has been </w:t>
                            </w:r>
                            <w:r>
                              <w:t>conducted</w:t>
                            </w:r>
                            <w:r w:rsidRPr="00C67B64">
                              <w:t xml:space="preserve"> to describe the nature and level of fatal violence associated with schools.  Public health and education officials have had to rely on limited local studies and estimated numbers to describe the extent of school-associated violent death.  As a result, the U.S. Department of Education (DOE) requested assistance from the Division of Violence Prevention (DVP)/National Center for Injury Prevention and Control (NCIPC) in establishing an ongoing surveillance system of school-associated violent deaths</w:t>
                            </w:r>
                            <w:r>
                              <w:t xml:space="preserve"> (SAVD)</w:t>
                            </w:r>
                            <w:r w:rsidRPr="00C67B64">
                              <w:t xml:space="preserve"> in the United States</w:t>
                            </w:r>
                            <w:r w:rsidRPr="00A564A6">
                              <w:t xml:space="preserve"> with the goal of tracking and monitoring the extent of this problem on an ongoing basis.</w:t>
                            </w:r>
                          </w:p>
                          <w:p w14:paraId="596AC6C2" w14:textId="77777777" w:rsidR="000E49A7" w:rsidRDefault="000E49A7" w:rsidP="006E5085">
                            <w:pPr>
                              <w:pStyle w:val="ListParagraph"/>
                              <w:ind w:left="360"/>
                            </w:pPr>
                          </w:p>
                          <w:p w14:paraId="124EE973" w14:textId="22F3D8FF" w:rsidR="000E49A7" w:rsidRDefault="000E49A7" w:rsidP="00143DE1">
                            <w:r w:rsidRPr="00A564A6">
                              <w:t>Th</w:t>
                            </w:r>
                            <w:r>
                              <w:t>e SAVD</w:t>
                            </w:r>
                            <w:r w:rsidRPr="00A564A6">
                              <w:t xml:space="preserve"> surveillance system remains the only systematic effort to document school-associated violent deaths on a national basis. Data from the SAVD surveillance system is intended to contribute to the understanding of fatal violence associated with schools, guide further research in the area, and help direct ongoing and future prevention programs.  </w:t>
                            </w:r>
                          </w:p>
                          <w:p w14:paraId="63373EA2" w14:textId="77777777" w:rsidR="000E49A7" w:rsidRDefault="000E49A7" w:rsidP="006E5085">
                            <w:pPr>
                              <w:pStyle w:val="ListParagraph"/>
                              <w:ind w:left="360"/>
                            </w:pPr>
                          </w:p>
                          <w:p w14:paraId="1E004A80" w14:textId="7BFCD8E6" w:rsidR="000E49A7" w:rsidRDefault="000E49A7" w:rsidP="00143DE1">
                            <w:r>
                              <w:t>I</w:t>
                            </w:r>
                            <w:r w:rsidRPr="00F001B9">
                              <w:t xml:space="preserve">nvestigators </w:t>
                            </w:r>
                            <w:r>
                              <w:t>will review public</w:t>
                            </w:r>
                            <w:r w:rsidRPr="00F001B9">
                              <w:t xml:space="preserve"> records and published press reports concerning each </w:t>
                            </w:r>
                            <w:r>
                              <w:t>SAVD; for</w:t>
                            </w:r>
                            <w:r w:rsidRPr="00F001B9">
                              <w:t xml:space="preserve"> each identified case, investigators will interview an investi</w:t>
                            </w:r>
                            <w:r>
                              <w:t>gating law enforcement official</w:t>
                            </w:r>
                            <w:r w:rsidRPr="00F001B9">
                              <w:t xml:space="preserve"> and a school official who are knowledgeable about the case in question.  Researchers will request information on both the victim and alleged offender(s)--including demographic data, their academic and criminal records, and their relationship to one another</w:t>
                            </w:r>
                            <w:r>
                              <w:t>, as well as data on</w:t>
                            </w:r>
                            <w:r w:rsidRPr="00F001B9">
                              <w:t xml:space="preserve"> the time and location of the death; the circumstances, motive, and method of the fatal injury; and the security and violence prevention activities in the school and community where the death occurred, before and after the fatal injury event.  </w:t>
                            </w:r>
                            <w:r>
                              <w:t>Additionally, law enforcement reports on each case are obtained.</w:t>
                            </w:r>
                          </w:p>
                          <w:p w14:paraId="53FB1A92" w14:textId="77777777" w:rsidR="000E49A7" w:rsidRDefault="000E49A7" w:rsidP="006E5085">
                            <w:pPr>
                              <w:pStyle w:val="ListParagraph"/>
                              <w:ind w:left="360"/>
                            </w:pPr>
                          </w:p>
                          <w:p w14:paraId="29DE0474" w14:textId="5DF6980D" w:rsidR="000E49A7" w:rsidRDefault="000E49A7" w:rsidP="00143DE1">
                            <w:r>
                              <w:t>The study population will include the victims and offenders from all identified events in which there was a school-associated violent death in the U.S.</w:t>
                            </w:r>
                          </w:p>
                          <w:p w14:paraId="35F004F6" w14:textId="77777777" w:rsidR="000E49A7" w:rsidRDefault="000E49A7" w:rsidP="006E5085">
                            <w:pPr>
                              <w:pStyle w:val="ListParagraph"/>
                              <w:ind w:left="360"/>
                            </w:pPr>
                          </w:p>
                          <w:p w14:paraId="56572195" w14:textId="6A99E1FD" w:rsidR="000E49A7" w:rsidRDefault="000E49A7" w:rsidP="00143DE1">
                            <w:r w:rsidRPr="00F001B9">
                              <w:t>Data entry and analysis will be performed with either the SPSS or SAS statistical/database packages</w:t>
                            </w:r>
                            <w:r>
                              <w:t>; more</w:t>
                            </w:r>
                            <w:r w:rsidRPr="00F001B9">
                              <w:t xml:space="preserve"> complex analyses may be performed with the SUDAAN or MPLUS statistical software programs or other software as necessary.  Most of the analysis will be restricted to simple descriptive statistics--frequencies and univariate analysis.</w:t>
                            </w:r>
                            <w:r w:rsidRPr="00C67B64">
                              <w:t xml:space="preserve"> Case-finding methods will be compared using capture-recapture calculations, which can also be used to estimate the proportion of cases not identified by a particular case-finding technique.  To calculate a rate of school-associated violent death in the United States, the DOE and Current Population Survey will provide national school enrollment data</w:t>
                            </w:r>
                            <w:r>
                              <w:t xml:space="preserve">; in </w:t>
                            </w:r>
                            <w:r w:rsidRPr="00C67B64">
                              <w:t xml:space="preserve">computing the rate, it may be necessary to restrict the numerator to those cases that concern the death of a student on school property during regularly scheduled hours of oper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572182" id="_x0000_t202" coordsize="21600,21600" o:spt="202" path="m,l,21600r21600,l21600,xe">
                <v:stroke joinstyle="miter"/>
                <v:path gradientshapeok="t" o:connecttype="rect"/>
              </v:shapetype>
              <v:shape id="Text Box 2" o:spid="_x0000_s1026" type="#_x0000_t202" style="position:absolute;margin-left:-15.65pt;margin-top:23pt;width:485.25pt;height:549.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">
                <v:textbox>
                  <w:txbxContent>
                    <w:p w14:paraId="01826F67" w14:textId="5B324520" w:rsidR="000E49A7" w:rsidRDefault="000E49A7" w:rsidP="00143DE1">
                      <w:r>
                        <w:t>S</w:t>
                      </w:r>
                      <w:r w:rsidRPr="00A564A6">
                        <w:t>chool-associated violence, particularly homicides and suicides that occur in schools, ha</w:t>
                      </w:r>
                      <w:r>
                        <w:t>s</w:t>
                      </w:r>
                      <w:r w:rsidRPr="00A564A6">
                        <w:t xml:space="preserve"> been a significant public concern for several years. </w:t>
                      </w:r>
                      <w:r w:rsidRPr="00C67B64">
                        <w:t xml:space="preserve">Despite the important role of schools as a setting for violence research and prevention interventions, relatively little scientific or systematic work has been </w:t>
                      </w:r>
                      <w:r>
                        <w:t>conducted</w:t>
                      </w:r>
                      <w:r w:rsidRPr="00C67B64">
                        <w:t xml:space="preserve"> to describe the nature and level of fatal violence associated with schools.  Public health and education officials have had to rely on limited local studies and estimated numbers to describe the extent of school-associated violent death.  As a result, the U.S. Department of Education (DOE) requested assistance from the Division of Violence Prevention (DVP)/National Center for Injury Prevention and Control (NCIPC) in establishing an ongoing surveillance system of school-associated violent deaths</w:t>
                      </w:r>
                      <w:r>
                        <w:t xml:space="preserve"> (SAVD)</w:t>
                      </w:r>
                      <w:r w:rsidRPr="00C67B64">
                        <w:t xml:space="preserve"> in the United States</w:t>
                      </w:r>
                      <w:r w:rsidRPr="00A564A6">
                        <w:t xml:space="preserve"> with the goal of tracking and monitoring the extent of this problem on an ongoing basis.</w:t>
                      </w:r>
                    </w:p>
                    <w:p w14:paraId="596AC6C2" w14:textId="77777777" w:rsidR="000E49A7" w:rsidRDefault="000E49A7" w:rsidP="006E5085">
                      <w:pPr>
                        <w:pStyle w:val="ListParagraph"/>
                        <w:ind w:left="360"/>
                      </w:pPr>
                    </w:p>
                    <w:p w14:paraId="124EE973" w14:textId="22F3D8FF" w:rsidR="000E49A7" w:rsidRDefault="000E49A7" w:rsidP="00143DE1">
                      <w:r w:rsidRPr="00A564A6">
                        <w:t>Th</w:t>
                      </w:r>
                      <w:r>
                        <w:t>e SAVD</w:t>
                      </w:r>
                      <w:r w:rsidRPr="00A564A6">
                        <w:t xml:space="preserve"> surveillance system remains the only systematic effort to document school-associated violent deaths on a national basis. Data from the SAVD surveillance system is intended to contribute to the understanding of fatal violence associated with schools, guide further research in the area, and help direct ongoing and future prevention programs.  </w:t>
                      </w:r>
                    </w:p>
                    <w:p w14:paraId="63373EA2" w14:textId="77777777" w:rsidR="000E49A7" w:rsidRDefault="000E49A7" w:rsidP="006E5085">
                      <w:pPr>
                        <w:pStyle w:val="ListParagraph"/>
                        <w:ind w:left="360"/>
                      </w:pPr>
                    </w:p>
                    <w:p w14:paraId="1E004A80" w14:textId="7BFCD8E6" w:rsidR="000E49A7" w:rsidRDefault="000E49A7" w:rsidP="00143DE1">
                      <w:r>
                        <w:t>I</w:t>
                      </w:r>
                      <w:r w:rsidRPr="00F001B9">
                        <w:t xml:space="preserve">nvestigators </w:t>
                      </w:r>
                      <w:r>
                        <w:t>will review public</w:t>
                      </w:r>
                      <w:r w:rsidRPr="00F001B9">
                        <w:t xml:space="preserve"> records and published press reports concerning each </w:t>
                      </w:r>
                      <w:r>
                        <w:t>SAVD; for</w:t>
                      </w:r>
                      <w:r w:rsidRPr="00F001B9">
                        <w:t xml:space="preserve"> each identified case, investigators will interview an investi</w:t>
                      </w:r>
                      <w:r>
                        <w:t>gating law enforcement official</w:t>
                      </w:r>
                      <w:r w:rsidRPr="00F001B9">
                        <w:t xml:space="preserve"> and a school official who are knowledgeable about the case in question.  Researchers will request information on both the victim and alleged offender(s)--including demographic data, their academic and criminal records, and their relationship to one another</w:t>
                      </w:r>
                      <w:r>
                        <w:t>, as well as data on</w:t>
                      </w:r>
                      <w:r w:rsidRPr="00F001B9">
                        <w:t xml:space="preserve"> the time and location of the death; the circumstances, motive, and method of the fatal injury; and the security and violence prevention activities in the school and community where the death occurred, before and after the fatal injury event.  </w:t>
                      </w:r>
                      <w:r>
                        <w:t>Additionally, law enforcement reports on each case are obtained.</w:t>
                      </w:r>
                    </w:p>
                    <w:p w14:paraId="53FB1A92" w14:textId="77777777" w:rsidR="000E49A7" w:rsidRDefault="000E49A7" w:rsidP="006E5085">
                      <w:pPr>
                        <w:pStyle w:val="ListParagraph"/>
                        <w:ind w:left="360"/>
                      </w:pPr>
                    </w:p>
                    <w:p w14:paraId="29DE0474" w14:textId="5DF6980D" w:rsidR="000E49A7" w:rsidRDefault="000E49A7" w:rsidP="00143DE1">
                      <w:r>
                        <w:t>The study population will include the victims and offenders from all identified events in which there was a school-associated violent death in the U.S.</w:t>
                      </w:r>
                    </w:p>
                    <w:p w14:paraId="35F004F6" w14:textId="77777777" w:rsidR="000E49A7" w:rsidRDefault="000E49A7" w:rsidP="006E5085">
                      <w:pPr>
                        <w:pStyle w:val="ListParagraph"/>
                        <w:ind w:left="360"/>
                      </w:pPr>
                    </w:p>
                    <w:p w14:paraId="56572195" w14:textId="6A99E1FD" w:rsidR="000E49A7" w:rsidRDefault="000E49A7" w:rsidP="00143DE1">
                      <w:r w:rsidRPr="00F001B9">
                        <w:t>Data entry and analysis will be performed with either the SPSS or SAS statistical/database packages</w:t>
                      </w:r>
                      <w:r>
                        <w:t>; more</w:t>
                      </w:r>
                      <w:r w:rsidRPr="00F001B9">
                        <w:t xml:space="preserve"> complex analyses may be performed with the SUDAAN or MPLUS statistical software programs or other software as necessary.  Most of the analysis will be restricted to simple descriptive statistics--frequencies and univariate analysis.</w:t>
                      </w:r>
                      <w:r w:rsidRPr="00C67B64">
                        <w:t xml:space="preserve"> Case-finding methods will be compared using capture-recapture calculations, which can also be used to estimate the proportion of cases not identified by a particular case-finding technique.  To calculate a rate of school-associated violent death in the United States, the DOE and Current Population Survey will provide national school enrollment data</w:t>
                      </w:r>
                      <w:r>
                        <w:t xml:space="preserve">; in </w:t>
                      </w:r>
                      <w:r w:rsidRPr="00C67B64">
                        <w:t xml:space="preserve">computing the rate, it may be necessary to restrict the numerator to those cases that concern the death of a student on school property during regularly scheduled hours of operation.  </w:t>
                      </w:r>
                    </w:p>
                  </w:txbxContent>
                </v:textbox>
                <w10:wrap type="square"/>
              </v:shape>
            </w:pict>
          </mc:Fallback>
        </mc:AlternateContent>
      </w:r>
    </w:p>
    <w:p w14:paraId="59D5AF33" w14:textId="77777777" w:rsidR="00223083" w:rsidRDefault="00223083" w:rsidP="00C67B64">
      <w:pPr>
        <w:pStyle w:val="Heading2"/>
      </w:pPr>
      <w:bookmarkStart w:id="2" w:name="_Toc436899218"/>
    </w:p>
    <w:p w14:paraId="565720F0" w14:textId="33580F03" w:rsidR="00972DEF" w:rsidRPr="00C67B64" w:rsidRDefault="00972DEF" w:rsidP="00C67B64">
      <w:pPr>
        <w:pStyle w:val="Heading2"/>
      </w:pPr>
      <w:r w:rsidRPr="00C67B64">
        <w:t xml:space="preserve">A.1. </w:t>
      </w:r>
      <w:r w:rsidRPr="00C67B64">
        <w:tab/>
        <w:t>Circumstances Making the Collection of Information Necessary</w:t>
      </w:r>
      <w:bookmarkEnd w:id="2"/>
    </w:p>
    <w:p w14:paraId="565720F1" w14:textId="77777777" w:rsidR="00972DEF" w:rsidRDefault="00972DEF" w:rsidP="00972DEF"/>
    <w:p w14:paraId="5B1C6080" w14:textId="09F3A404" w:rsidR="00143DE1" w:rsidRDefault="000E49A7" w:rsidP="00143DE1">
      <w:pPr>
        <w:widowControl w:val="0"/>
        <w:autoSpaceDE w:val="0"/>
        <w:autoSpaceDN w:val="0"/>
        <w:adjustRightInd w:val="0"/>
      </w:pPr>
      <w:r w:rsidRPr="00691454">
        <w:t>CDC is requesting a</w:t>
      </w:r>
      <w:r>
        <w:t xml:space="preserve"> revision</w:t>
      </w:r>
      <w:r>
        <w:rPr>
          <w:rFonts w:eastAsia="SimSun"/>
        </w:rPr>
        <w:t xml:space="preserve"> for three (3) </w:t>
      </w:r>
      <w:r w:rsidR="00B27F10">
        <w:rPr>
          <w:rFonts w:eastAsia="SimSun"/>
        </w:rPr>
        <w:t>years for</w:t>
      </w:r>
      <w:r w:rsidR="00143DE1">
        <w:t xml:space="preserve"> the currently approved “</w:t>
      </w:r>
      <w:r w:rsidR="00143DE1" w:rsidRPr="00A86465">
        <w:t>School Associated Violent Deaths Surveillance System</w:t>
      </w:r>
      <w:r w:rsidR="00143DE1">
        <w:t>”</w:t>
      </w:r>
      <w:r w:rsidR="00143DE1" w:rsidRPr="00A86465">
        <w:t xml:space="preserve"> </w:t>
      </w:r>
      <w:r w:rsidR="00B27F10">
        <w:t xml:space="preserve">OMB# </w:t>
      </w:r>
      <w:r w:rsidR="00143DE1" w:rsidRPr="00A86465">
        <w:t xml:space="preserve">0920-0604, </w:t>
      </w:r>
      <w:r w:rsidR="00B27F10">
        <w:t>(</w:t>
      </w:r>
      <w:r w:rsidR="00143DE1" w:rsidRPr="00A86465">
        <w:t>expiration 0</w:t>
      </w:r>
      <w:r w:rsidR="00143DE1">
        <w:t>4/30</w:t>
      </w:r>
      <w:r w:rsidR="00143DE1" w:rsidRPr="00A86465">
        <w:t>/201</w:t>
      </w:r>
      <w:r w:rsidR="00143DE1">
        <w:t>6</w:t>
      </w:r>
      <w:r w:rsidR="00143DE1" w:rsidRPr="00A86465">
        <w:t xml:space="preserve">).  </w:t>
      </w:r>
      <w:r w:rsidR="00143DE1">
        <w:t xml:space="preserve">Additionally, CDC seeks to slightly modify some questionnaire items and the overall burden </w:t>
      </w:r>
      <w:r w:rsidR="00143DE1" w:rsidRPr="008802F4">
        <w:t>by five minutes per interview</w:t>
      </w:r>
      <w:r w:rsidR="00143DE1">
        <w:t xml:space="preserve">.  </w:t>
      </w:r>
    </w:p>
    <w:p w14:paraId="3834C2A7" w14:textId="77777777" w:rsidR="00143DE1" w:rsidRPr="00691454" w:rsidRDefault="00143DE1" w:rsidP="00972DEF"/>
    <w:p w14:paraId="565720F3" w14:textId="77777777" w:rsidR="00BD7C4E" w:rsidRDefault="00972DEF" w:rsidP="00C67B64">
      <w:pPr>
        <w:pStyle w:val="Heading3"/>
        <w:rPr>
          <w:rFonts w:cs="Times New Roman"/>
          <w:b/>
          <w:szCs w:val="24"/>
          <w:u w:val="none"/>
        </w:rPr>
      </w:pPr>
      <w:bookmarkStart w:id="3" w:name="_Toc423520367"/>
      <w:bookmarkStart w:id="4" w:name="_Toc436899219"/>
      <w:r w:rsidRPr="00691454">
        <w:rPr>
          <w:rFonts w:eastAsia="SimSun"/>
        </w:rPr>
        <w:t>Background</w:t>
      </w:r>
      <w:bookmarkEnd w:id="3"/>
      <w:bookmarkEnd w:id="4"/>
      <w:r w:rsidRPr="00C67B64">
        <w:rPr>
          <w:rFonts w:cs="Times New Roman"/>
          <w:b/>
          <w:szCs w:val="24"/>
          <w:u w:val="none"/>
        </w:rPr>
        <w:t xml:space="preserve"> </w:t>
      </w:r>
    </w:p>
    <w:p w14:paraId="1EE3E8B0" w14:textId="52346098"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r w:rsidRPr="00A86465">
        <w:t>As a leading cause of death among young people, violence is increasingly recognized as an important public health and social issue.  In 2</w:t>
      </w:r>
      <w:r w:rsidR="00143DE1">
        <w:t>013</w:t>
      </w:r>
      <w:r w:rsidRPr="00A86465">
        <w:t xml:space="preserve">, over </w:t>
      </w:r>
      <w:r w:rsidR="00A2327B">
        <w:t>8</w:t>
      </w:r>
      <w:r w:rsidRPr="00A86465">
        <w:t xml:space="preserve">,000 school aged children </w:t>
      </w:r>
      <w:smartTag w:uri="isiresearchsoft-com/cwyw" w:element="citation">
        <w:r w:rsidRPr="00A86465">
          <w:t>(5 to 19 years old)</w:t>
        </w:r>
      </w:smartTag>
      <w:r w:rsidRPr="00A86465">
        <w:t xml:space="preserve"> in the United States died violent deaths </w:t>
      </w:r>
      <w:smartTag w:uri="isiresearchsoft-com/cwyw" w:element="citation">
        <w:r w:rsidRPr="00A86465">
          <w:t>(due to suicide, homicide, and unintentional firearm injuries)</w:t>
        </w:r>
      </w:smartTag>
      <w:r w:rsidRPr="00A86465">
        <w:fldChar w:fldCharType="begin"/>
      </w:r>
      <w:r w:rsidRPr="00A86465">
        <w:instrText xml:space="preserve"> ADDIN EN.CITE &lt;EndNote&gt;&lt;Cite&gt;&lt;Author&gt;Office of Statistics and Programming&lt;/Author&gt;&lt;Year&gt;2002&lt;/Year&gt;&lt;RecNum&gt;1&lt;/RecNum&gt;&lt;MDL&gt;&lt;REFERENCE_TYPE&gt;10&lt;/REFERENCE_TYPE&gt;&lt;AUTHORS&gt;&lt;AUTHOR&gt;Office of Statistics and Programming,&lt;/AUTHOR&gt;&lt;/AUTHORS&gt;&lt;YEAR&gt;2002&lt;/YEAR&gt;&lt;TITLE&gt;Data Source: NCHS Vital Statistics System for numbers of deaths. Bureau of Census for population estimates.&lt;/TITLE&gt;&lt;PUBLISHER&gt;National Center for Injury Prevention and Control, CDC&lt;/PUBLISHER&gt;&lt;/MDL&gt;&lt;/Cite&gt;&lt;/EndNote&gt;</w:instrText>
      </w:r>
      <w:r w:rsidRPr="00A86465">
        <w:fldChar w:fldCharType="separate"/>
      </w:r>
      <w:r w:rsidRPr="00A86465">
        <w:rPr>
          <w:vertAlign w:val="superscript"/>
        </w:rPr>
        <w:t>1</w:t>
      </w:r>
      <w:r w:rsidRPr="00A86465">
        <w:fldChar w:fldCharType="end"/>
      </w:r>
      <w:r w:rsidRPr="00A86465">
        <w:t xml:space="preserve">. The vast majority of these fatal injuries were not school associated.  However, whenever a homicide or suicide occurs in or around school, it becomes a matter of particularly intense public interest and concern.  </w:t>
      </w:r>
    </w:p>
    <w:p w14:paraId="28626215" w14:textId="77777777"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p>
    <w:p w14:paraId="615997AB" w14:textId="316020DF"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r w:rsidRPr="00A86465">
        <w:t>A number of studies of violent behavior and risk factors for violent injury have been conducted in school-based populations.</w:t>
      </w:r>
      <w:r w:rsidRPr="00A86465">
        <w:rPr>
          <w:vertAlign w:val="superscript"/>
        </w:rPr>
        <w:t xml:space="preserve"> </w:t>
      </w:r>
      <w:r w:rsidRPr="00A86465">
        <w:t xml:space="preserve"> Furthermore, schools have been the sites for many interventions to prevent suicide and inter-personal violence among young people</w:t>
      </w:r>
      <w:r w:rsidR="00A2327B" w:rsidRPr="00A2327B">
        <w:rPr>
          <w:vertAlign w:val="superscript"/>
        </w:rPr>
        <w:t>2, 3</w:t>
      </w:r>
      <w:r w:rsidRPr="00A86465">
        <w:t>.</w:t>
      </w:r>
    </w:p>
    <w:p w14:paraId="451C655F" w14:textId="77777777"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p>
    <w:p w14:paraId="6D69B6B7" w14:textId="6D8ABC80" w:rsidR="00A86465" w:rsidRPr="00A86465" w:rsidRDefault="00A86465" w:rsidP="00A86465">
      <w:pPr>
        <w:tabs>
          <w:tab w:val="left" w:pos="-1209"/>
          <w:tab w:val="left" w:pos="-604"/>
          <w:tab w:val="left" w:pos="604"/>
          <w:tab w:val="left" w:pos="63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r w:rsidRPr="00A86465">
        <w:t>Despite the important role of schools as a setting for violence research and prevention interventions, relatively little scientific or systematic work has been done to describe the nature and level of fatal violence associated with schools.  Public health and education officials have had to rely on limited local studies and estimated numbers to describe the extent of school-associated violent death</w:t>
      </w:r>
      <w:r w:rsidR="00A2327B" w:rsidRPr="00A2327B">
        <w:rPr>
          <w:vertAlign w:val="superscript"/>
        </w:rPr>
        <w:t>4, 5</w:t>
      </w:r>
      <w:r w:rsidRPr="00A86465">
        <w:t xml:space="preserve">.  As a result, the U.S. Department of Education (DOE) requested assistance from the Division of Violence Prevention (DVP)/ </w:t>
      </w:r>
      <w:smartTag w:uri="urn:schemas-microsoft-com:office:smarttags" w:element="PlaceName">
        <w:r w:rsidRPr="00A86465">
          <w:t>National</w:t>
        </w:r>
      </w:smartTag>
      <w:r w:rsidRPr="00A86465">
        <w:t xml:space="preserve"> </w:t>
      </w:r>
      <w:smartTag w:uri="urn:schemas-microsoft-com:office:smarttags" w:element="PlaceType">
        <w:r w:rsidRPr="00A86465">
          <w:t>Center</w:t>
        </w:r>
      </w:smartTag>
      <w:r w:rsidRPr="00A86465">
        <w:t xml:space="preserve"> for Injury Prevention and Control (NCIPC) in establishing an ongoing surveillance system of school-associated violent deaths in the </w:t>
      </w:r>
      <w:smartTag w:uri="urn:schemas-microsoft-com:office:smarttags" w:element="place">
        <w:smartTag w:uri="urn:schemas-microsoft-com:office:smarttags" w:element="country-region">
          <w:r w:rsidRPr="00A86465">
            <w:t>United States</w:t>
          </w:r>
        </w:smartTag>
      </w:smartTag>
      <w:r w:rsidRPr="00A86465">
        <w:t xml:space="preserve">. This surveillance system remains the only ongoing systematic effort to document school-associated violent deaths on a national basis. </w:t>
      </w:r>
    </w:p>
    <w:p w14:paraId="0B937615" w14:textId="77777777"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p>
    <w:p w14:paraId="3325B0D0" w14:textId="77777777"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r w:rsidRPr="00A86465">
        <w:t>The surveillance system will continue to contribute to the understanding of fatal violence associated with schools, guide further research in the area, and help direct ongoing and future prevention programs.</w:t>
      </w:r>
    </w:p>
    <w:p w14:paraId="47FCE358" w14:textId="77777777"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p>
    <w:p w14:paraId="4BAA8142" w14:textId="2602401C" w:rsidR="00A86465" w:rsidRPr="00A86465" w:rsidRDefault="00A86465" w:rsidP="00A86465">
      <w:pPr>
        <w:widowControl w:val="0"/>
        <w:autoSpaceDE w:val="0"/>
        <w:autoSpaceDN w:val="0"/>
        <w:adjustRightInd w:val="0"/>
        <w:rPr>
          <w:rFonts w:ascii="CG Times" w:hAnsi="CG Times"/>
        </w:rPr>
      </w:pPr>
      <w:r w:rsidRPr="00A86465">
        <w:rPr>
          <w:rFonts w:ascii="CG Times" w:hAnsi="CG Times"/>
        </w:rPr>
        <w:t xml:space="preserve">Currently, only limited injury risk factor data are collected by a few existing national surveillance systems, e.g., National Crime Victimization Survey.  (The OMB number for the National Crime Victimization Survey is 1121-0111).  These systems are primarily focused on and intended for purposes other than injury prevention and school-associated violence.  Because these systems must cover large numbers of mandated topics, time constraints preclude adequate coverage of the gamut of injury risk factors.  Moreover, these systems have varying methods, definitions, and timeliness of data availability, and gaps exist in addressing data needs for tracking the Healthy People 2020 injury objectives.  Thus, some alternative is needed to monitor violence risk factors in schools to help evaluate programs and </w:t>
      </w:r>
      <w:r w:rsidR="00807451">
        <w:rPr>
          <w:rFonts w:ascii="CG Times" w:hAnsi="CG Times"/>
        </w:rPr>
        <w:t>inform</w:t>
      </w:r>
      <w:r w:rsidRPr="00A86465">
        <w:rPr>
          <w:rFonts w:ascii="CG Times" w:hAnsi="CG Times"/>
        </w:rPr>
        <w:t xml:space="preserve"> policy.  </w:t>
      </w:r>
    </w:p>
    <w:p w14:paraId="672D9618" w14:textId="77777777"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pPr>
    </w:p>
    <w:p w14:paraId="5AE3FDBE" w14:textId="77777777"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pPr>
      <w:r w:rsidRPr="00A86465">
        <w:lastRenderedPageBreak/>
        <w:t>The public health importance of the school-associated violent death problem is such that there should be a dedicated means of rapidly collecting national data about the prevalence of risk factors for violent death and defining which population groups are most affected.</w:t>
      </w:r>
    </w:p>
    <w:p w14:paraId="778A58DB" w14:textId="77777777"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pPr>
    </w:p>
    <w:p w14:paraId="117FCCE9" w14:textId="3706101F"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pPr>
      <w:r w:rsidRPr="00A86465">
        <w:t>Data from this ongoing surveillance effort ha</w:t>
      </w:r>
      <w:r w:rsidR="006E5085">
        <w:t>ve</w:t>
      </w:r>
      <w:r w:rsidRPr="00A86465">
        <w:t xml:space="preserve"> been used in a variety of settings.  For instance, the US Department of Education has used the data extensively in developing their programs.  Data are published yearly in the Indicators of School Crime and Safety Report.  Researchers from </w:t>
      </w:r>
      <w:smartTag w:uri="urn:schemas-microsoft-com:office:smarttags" w:element="place">
        <w:smartTag w:uri="urn:schemas-microsoft-com:office:smarttags" w:element="PlaceName">
          <w:r w:rsidRPr="00A86465">
            <w:t>Harvard</w:t>
          </w:r>
        </w:smartTag>
        <w:r w:rsidRPr="00A86465">
          <w:t xml:space="preserve"> </w:t>
        </w:r>
        <w:smartTag w:uri="urn:schemas-microsoft-com:office:smarttags" w:element="PlaceType">
          <w:r w:rsidRPr="00A86465">
            <w:t>University</w:t>
          </w:r>
        </w:smartTag>
      </w:smartTag>
      <w:r w:rsidRPr="00A86465">
        <w:t xml:space="preserve"> have used these data in preparing a report entitled, </w:t>
      </w:r>
      <w:r w:rsidRPr="00A86465">
        <w:rPr>
          <w:i/>
        </w:rPr>
        <w:t>Rampage: The Social Roots of School Shooting.</w:t>
      </w:r>
      <w:r w:rsidRPr="00A86465">
        <w:t xml:space="preserve"> CDC staff have also written and published reports that were presented in the Journal of the American Medical Association (JAMA) and CDC's Morbidity and Mortality Weekly Report (MMWR).</w:t>
      </w:r>
    </w:p>
    <w:p w14:paraId="6EE4CA27" w14:textId="77777777"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pPr>
      <w:r w:rsidRPr="00A86465">
        <w:t xml:space="preserve"> </w:t>
      </w:r>
    </w:p>
    <w:p w14:paraId="5A2C2D42" w14:textId="77777777"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pPr>
      <w:r w:rsidRPr="00A86465">
        <w:t>The following authorizing legislation permits this data collection:</w:t>
      </w:r>
    </w:p>
    <w:p w14:paraId="6BD116D0" w14:textId="77777777"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pPr>
    </w:p>
    <w:p w14:paraId="4F652199" w14:textId="2BC06CC1" w:rsidR="00A86465" w:rsidRPr="00A86465" w:rsidRDefault="00A86465" w:rsidP="00A86465">
      <w:pPr>
        <w:tabs>
          <w:tab w:val="left" w:pos="-1209"/>
          <w:tab w:val="left" w:pos="-604"/>
          <w:tab w:val="left" w:pos="0"/>
          <w:tab w:val="left" w:pos="604"/>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990" w:hanging="270"/>
      </w:pPr>
      <w:r>
        <w:t xml:space="preserve">1) </w:t>
      </w:r>
      <w:r w:rsidRPr="00A86465">
        <w:rPr>
          <w:b/>
          <w:bCs/>
        </w:rPr>
        <w:t>Section 301 of the Public Health Service Act (42 USC 241)</w:t>
      </w:r>
      <w:r w:rsidRPr="00A86465">
        <w:t xml:space="preserve"> (Attachment </w:t>
      </w:r>
      <w:r w:rsidR="00F657F8">
        <w:t>A</w:t>
      </w:r>
      <w:r w:rsidRPr="00A86465">
        <w:t xml:space="preserve">) authorizes CDC to conduct research relating to the prevention and control of disease. </w:t>
      </w:r>
    </w:p>
    <w:p w14:paraId="75C6C41E" w14:textId="77777777" w:rsidR="00A86465" w:rsidRPr="00A86465" w:rsidRDefault="00A86465" w:rsidP="00A86465">
      <w:pPr>
        <w:tabs>
          <w:tab w:val="left" w:pos="-1209"/>
          <w:tab w:val="left" w:pos="-604"/>
          <w:tab w:val="left" w:pos="0"/>
          <w:tab w:val="left" w:pos="604"/>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990" w:hanging="270"/>
      </w:pPr>
    </w:p>
    <w:p w14:paraId="655EB56C" w14:textId="28FFAFBD" w:rsidR="00A86465" w:rsidRPr="00A86465" w:rsidRDefault="00DD74F0" w:rsidP="00A86465">
      <w:pPr>
        <w:tabs>
          <w:tab w:val="left" w:pos="-1209"/>
          <w:tab w:val="left" w:pos="-604"/>
          <w:tab w:val="left" w:pos="0"/>
          <w:tab w:val="left" w:pos="604"/>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990" w:hanging="270"/>
      </w:pPr>
      <w:r>
        <w:t xml:space="preserve">2) </w:t>
      </w:r>
      <w:r w:rsidR="00A86465" w:rsidRPr="00A86465">
        <w:rPr>
          <w:b/>
          <w:bCs/>
        </w:rPr>
        <w:t>Section 391 of the Public Health Service Act (42 USC 280b)</w:t>
      </w:r>
      <w:r w:rsidR="00A86465" w:rsidRPr="00A86465">
        <w:t xml:space="preserve"> (Attachment </w:t>
      </w:r>
      <w:r w:rsidR="00F657F8">
        <w:t>A</w:t>
      </w:r>
      <w:r w:rsidR="00A86465" w:rsidRPr="00A86465">
        <w:t xml:space="preserve">) authorizes CDC to conduct research relating to the causes and prevention of injuries and assist the States in activities for the prevention of injuries.  This survey is intended to define the prevalence of risk factors for injury in the </w:t>
      </w:r>
      <w:smartTag w:uri="urn:schemas-microsoft-com:office:smarttags" w:element="place">
        <w:smartTag w:uri="urn:schemas-microsoft-com:office:smarttags" w:element="country-region">
          <w:r w:rsidR="00A86465" w:rsidRPr="00A86465">
            <w:t>U.S.</w:t>
          </w:r>
        </w:smartTag>
      </w:smartTag>
      <w:r w:rsidR="00A86465" w:rsidRPr="00A86465">
        <w:t xml:space="preserve"> as a whole and in specific subgroups.  These data will help to identify populations with the greatest need for interventions to reduce risk factors and suggest specific behaviors to be targeted by intervention programs. </w:t>
      </w:r>
    </w:p>
    <w:p w14:paraId="7D62DA41" w14:textId="77777777" w:rsidR="00A86465" w:rsidRPr="00A86465" w:rsidRDefault="00A86465" w:rsidP="00A86465">
      <w:pPr>
        <w:tabs>
          <w:tab w:val="left" w:pos="-1209"/>
          <w:tab w:val="left" w:pos="-604"/>
          <w:tab w:val="left" w:pos="0"/>
          <w:tab w:val="left" w:pos="604"/>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990" w:hanging="270"/>
      </w:pPr>
    </w:p>
    <w:p w14:paraId="545BF0A4" w14:textId="19711B9E" w:rsidR="00A86465" w:rsidRPr="00A86465" w:rsidRDefault="00A86465" w:rsidP="00A86465">
      <w:pPr>
        <w:tabs>
          <w:tab w:val="left" w:pos="-1209"/>
          <w:tab w:val="left" w:pos="-604"/>
          <w:tab w:val="left" w:pos="0"/>
          <w:tab w:val="left" w:pos="604"/>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990" w:hanging="270"/>
        <w:rPr>
          <w:color w:val="000000"/>
        </w:rPr>
      </w:pPr>
      <w:r w:rsidRPr="00A86465">
        <w:t xml:space="preserve">3) </w:t>
      </w:r>
      <w:r w:rsidRPr="00A86465">
        <w:rPr>
          <w:b/>
        </w:rPr>
        <w:t>Section 42 USC 242(k), and 42 USC 242(m)</w:t>
      </w:r>
      <w:r w:rsidRPr="00A86465">
        <w:rPr>
          <w:color w:val="000000"/>
        </w:rPr>
        <w:t xml:space="preserve"> (Attachment </w:t>
      </w:r>
      <w:r w:rsidR="00F657F8">
        <w:rPr>
          <w:color w:val="000000"/>
        </w:rPr>
        <w:t>A</w:t>
      </w:r>
      <w:r w:rsidRPr="00A86465">
        <w:rPr>
          <w:color w:val="000000"/>
        </w:rPr>
        <w:t>) The Confidentiality Assurance under this law protects the privacy of people and organizations taking part in this study.  It keeps their names and other facts that can identify them from anyone who is not on the study staff.</w:t>
      </w:r>
    </w:p>
    <w:p w14:paraId="662B9553" w14:textId="77777777" w:rsidR="00A86465" w:rsidRPr="00A86465" w:rsidRDefault="00A86465" w:rsidP="00A86465">
      <w:pPr>
        <w:tabs>
          <w:tab w:val="left" w:pos="-1209"/>
          <w:tab w:val="left" w:pos="-604"/>
          <w:tab w:val="left" w:pos="0"/>
          <w:tab w:val="left" w:pos="604"/>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990" w:hanging="270"/>
      </w:pPr>
    </w:p>
    <w:p w14:paraId="310C7183" w14:textId="01EB2825" w:rsidR="00A86465" w:rsidRPr="00A86465" w:rsidRDefault="00A86465" w:rsidP="00A86465">
      <w:pPr>
        <w:tabs>
          <w:tab w:val="left" w:pos="-1209"/>
          <w:tab w:val="left" w:pos="-604"/>
          <w:tab w:val="left" w:pos="0"/>
          <w:tab w:val="left" w:pos="604"/>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pPr>
      <w:r w:rsidRPr="00A86465">
        <w:t xml:space="preserve">The ICR has been revised </w:t>
      </w:r>
      <w:r w:rsidR="00EB4EB9">
        <w:t xml:space="preserve">slightly </w:t>
      </w:r>
      <w:r w:rsidRPr="00A86465">
        <w:t xml:space="preserve">to update items included in </w:t>
      </w:r>
      <w:r>
        <w:t xml:space="preserve">the surveys administered to law </w:t>
      </w:r>
      <w:r w:rsidRPr="00A86465">
        <w:t>enforcement and school staff.  The specific changes are more thoroughly described in section A.15.</w:t>
      </w:r>
      <w:r w:rsidR="00EB4EB9">
        <w:t xml:space="preserve">  There are no changes to the statistical design/analysis.</w:t>
      </w:r>
    </w:p>
    <w:p w14:paraId="456B78B2" w14:textId="77777777" w:rsidR="00A86465" w:rsidRPr="00A86465" w:rsidRDefault="00A86465" w:rsidP="00A8646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pPr>
    </w:p>
    <w:p w14:paraId="565720F5" w14:textId="6C98A6E4" w:rsidR="00972DEF" w:rsidRPr="00691454" w:rsidRDefault="00972DEF" w:rsidP="00C67B64">
      <w:pPr>
        <w:pStyle w:val="Heading2"/>
      </w:pPr>
      <w:bookmarkStart w:id="5" w:name="_Toc436899220"/>
      <w:r w:rsidRPr="00691454">
        <w:t xml:space="preserve">A.2. </w:t>
      </w:r>
      <w:r w:rsidR="00C67B64">
        <w:tab/>
      </w:r>
      <w:r w:rsidRPr="00691454">
        <w:t xml:space="preserve">Purpose and Use of Information Collection </w:t>
      </w:r>
      <w:bookmarkEnd w:id="5"/>
    </w:p>
    <w:p w14:paraId="6AE1E484" w14:textId="7CF4E88B" w:rsidR="00231A96" w:rsidRPr="00231A96" w:rsidRDefault="00231A96" w:rsidP="00DB1BDD">
      <w:pPr>
        <w:tabs>
          <w:tab w:val="left" w:pos="-1209"/>
          <w:tab w:val="left" w:pos="-604"/>
          <w:tab w:val="left" w:pos="0"/>
          <w:tab w:val="left" w:pos="1170"/>
          <w:tab w:val="left" w:pos="1710"/>
          <w:tab w:val="left" w:pos="1814"/>
          <w:tab w:val="left" w:pos="2419"/>
          <w:tab w:val="left" w:pos="3024"/>
          <w:tab w:val="left" w:pos="3628"/>
          <w:tab w:val="left" w:pos="4233"/>
          <w:tab w:val="left" w:pos="4838"/>
          <w:tab w:val="left" w:pos="5443"/>
          <w:tab w:val="left" w:pos="6048"/>
          <w:tab w:val="left" w:pos="6652"/>
          <w:tab w:val="left" w:pos="7257"/>
          <w:tab w:val="left" w:pos="7862"/>
        </w:tabs>
        <w:autoSpaceDE w:val="0"/>
        <w:autoSpaceDN w:val="0"/>
        <w:adjustRightInd w:val="0"/>
      </w:pPr>
      <w:r w:rsidRPr="00231A96">
        <w:t xml:space="preserve">Data from the School-Associated Violent Deaths Surveillance System </w:t>
      </w:r>
      <w:smartTag w:uri="isiresearchsoft-com/cwyw" w:element="citation">
        <w:r w:rsidRPr="00231A96">
          <w:t>(SAVD)</w:t>
        </w:r>
      </w:smartTag>
      <w:r w:rsidRPr="00231A96">
        <w:t xml:space="preserve"> will be collected for the purposes of furthering understanding of fatal violence associated with schools, guiding further research in this area, and helping to direct ongoing and future prevention programs.  There is a positive need to continue the surveillance system to gather data for evaluation of ongoing school violence programs and guidance in the development of new school violence prevention programs.  A possible negative consequence of not conducting SAVD would be spending money on ineffective prevention programs because of inadequate data for program evaluation.  Another important negative consequence would be continued high morbidity and mortality from school violence because of inaction resulting from inadequate knowledge about preventable risk factors.  Lastly, this system addresses the Healthy People 2020 focus area of </w:t>
      </w:r>
      <w:r w:rsidRPr="00231A96">
        <w:lastRenderedPageBreak/>
        <w:t>Injury and Violence Prevention along with its goal of reducing injuries, disabilities, and deaths due to violence.</w:t>
      </w:r>
      <w:r w:rsidR="00063EAA">
        <w:t xml:space="preserve">  We are requesting minor revisions to the previously approved data collection instruments, including </w:t>
      </w:r>
      <w:r w:rsidR="00063EAA" w:rsidRPr="00063EAA">
        <w:t xml:space="preserve">item eliminations, item revisions, and addition of </w:t>
      </w:r>
      <w:r w:rsidR="00063EAA">
        <w:t xml:space="preserve">several </w:t>
      </w:r>
      <w:r w:rsidR="00063EAA" w:rsidRPr="00063EAA">
        <w:t xml:space="preserve">new items.  </w:t>
      </w:r>
      <w:r w:rsidR="00063EAA">
        <w:t xml:space="preserve">These revisions have been made </w:t>
      </w:r>
      <w:r w:rsidR="00063EAA" w:rsidRPr="00063EAA">
        <w:t>to streamlin</w:t>
      </w:r>
      <w:r w:rsidR="00063EAA">
        <w:t xml:space="preserve">e and focus the interview tools, to </w:t>
      </w:r>
      <w:r w:rsidR="00063EAA" w:rsidRPr="00063EAA">
        <w:t>decrease resp</w:t>
      </w:r>
      <w:r w:rsidR="00063EAA">
        <w:t xml:space="preserve">ondent burden, and </w:t>
      </w:r>
      <w:r w:rsidR="00063EAA" w:rsidRPr="00063EAA">
        <w:t xml:space="preserve">to enhance either the scope or relevance of the information previously collected.  They also reflect recent advancements and developments in research addressing violence in school settings. </w:t>
      </w:r>
      <w:r w:rsidR="00063EAA">
        <w:t>More information on the proposed revisions is included in Section A.15.</w:t>
      </w:r>
    </w:p>
    <w:p w14:paraId="77087F01" w14:textId="77777777" w:rsidR="00231A96" w:rsidRPr="00231A96" w:rsidRDefault="00231A96" w:rsidP="00DB1BDD">
      <w:pPr>
        <w:tabs>
          <w:tab w:val="left" w:pos="-1569"/>
          <w:tab w:val="left" w:pos="-964"/>
          <w:tab w:val="left" w:pos="244"/>
          <w:tab w:val="left" w:pos="849"/>
          <w:tab w:val="left" w:pos="1454"/>
          <w:tab w:val="left" w:pos="2059"/>
          <w:tab w:val="left" w:pos="2664"/>
          <w:tab w:val="left" w:pos="3268"/>
          <w:tab w:val="left" w:pos="3873"/>
          <w:tab w:val="left" w:pos="4478"/>
          <w:tab w:val="left" w:pos="5083"/>
          <w:tab w:val="left" w:pos="5688"/>
          <w:tab w:val="left" w:pos="6292"/>
          <w:tab w:val="left" w:pos="6897"/>
          <w:tab w:val="left" w:pos="7502"/>
          <w:tab w:val="left" w:pos="8107"/>
        </w:tabs>
        <w:autoSpaceDE w:val="0"/>
        <w:autoSpaceDN w:val="0"/>
        <w:adjustRightInd w:val="0"/>
        <w:ind w:hanging="360"/>
      </w:pPr>
    </w:p>
    <w:p w14:paraId="1BFD4EAA" w14:textId="5D3532A2" w:rsidR="00231A96" w:rsidRPr="00231A96" w:rsidRDefault="00231A96" w:rsidP="00DB1BDD">
      <w:pPr>
        <w:tabs>
          <w:tab w:val="left" w:pos="-1569"/>
          <w:tab w:val="left" w:pos="-964"/>
          <w:tab w:val="left" w:pos="244"/>
          <w:tab w:val="left" w:pos="849"/>
          <w:tab w:val="left" w:pos="1454"/>
          <w:tab w:val="left" w:pos="2059"/>
          <w:tab w:val="left" w:pos="2664"/>
          <w:tab w:val="left" w:pos="3268"/>
          <w:tab w:val="left" w:pos="3873"/>
          <w:tab w:val="left" w:pos="4478"/>
          <w:tab w:val="left" w:pos="5083"/>
          <w:tab w:val="left" w:pos="5688"/>
          <w:tab w:val="left" w:pos="6292"/>
          <w:tab w:val="left" w:pos="6897"/>
          <w:tab w:val="left" w:pos="7502"/>
          <w:tab w:val="left" w:pos="8107"/>
        </w:tabs>
        <w:autoSpaceDE w:val="0"/>
        <w:autoSpaceDN w:val="0"/>
        <w:adjustRightInd w:val="0"/>
      </w:pPr>
      <w:r w:rsidRPr="00231A96">
        <w:t xml:space="preserve">As mentioned in the previous section, data from the surveillance system have been used extensively to inform public officials, researchers, and the public in general.  These data have appeared in several published reports that have been used to guide programmatic activities and evaluate interventions. A list of publications using data from the School-Associated Violent Deaths Surveillance System (SAVD) is presented in Attachment </w:t>
      </w:r>
      <w:r w:rsidR="00B21CFC">
        <w:t>G</w:t>
      </w:r>
      <w:r w:rsidRPr="00231A96">
        <w:t>.</w:t>
      </w:r>
    </w:p>
    <w:p w14:paraId="5FBF88A0" w14:textId="77777777" w:rsidR="00231A96" w:rsidRPr="00231A96" w:rsidRDefault="00231A96" w:rsidP="00DB1BDD">
      <w:pPr>
        <w:tabs>
          <w:tab w:val="left" w:pos="-1569"/>
          <w:tab w:val="left" w:pos="-964"/>
          <w:tab w:val="left" w:pos="244"/>
          <w:tab w:val="left" w:pos="849"/>
          <w:tab w:val="left" w:pos="1454"/>
          <w:tab w:val="left" w:pos="2059"/>
          <w:tab w:val="left" w:pos="2664"/>
          <w:tab w:val="left" w:pos="3268"/>
          <w:tab w:val="left" w:pos="3873"/>
          <w:tab w:val="left" w:pos="4478"/>
          <w:tab w:val="left" w:pos="5083"/>
          <w:tab w:val="left" w:pos="5688"/>
          <w:tab w:val="left" w:pos="6292"/>
          <w:tab w:val="left" w:pos="6897"/>
          <w:tab w:val="left" w:pos="7502"/>
          <w:tab w:val="left" w:pos="8107"/>
        </w:tabs>
        <w:autoSpaceDE w:val="0"/>
        <w:autoSpaceDN w:val="0"/>
        <w:adjustRightInd w:val="0"/>
      </w:pPr>
    </w:p>
    <w:p w14:paraId="51E95D28" w14:textId="7A1371F8" w:rsidR="00231A96" w:rsidRDefault="00231A96" w:rsidP="00DB1BDD">
      <w:pPr>
        <w:tabs>
          <w:tab w:val="left" w:pos="-1569"/>
          <w:tab w:val="left" w:pos="-964"/>
          <w:tab w:val="left" w:pos="244"/>
          <w:tab w:val="left" w:pos="849"/>
          <w:tab w:val="left" w:pos="1454"/>
          <w:tab w:val="left" w:pos="2059"/>
          <w:tab w:val="left" w:pos="2664"/>
          <w:tab w:val="left" w:pos="3268"/>
          <w:tab w:val="left" w:pos="3873"/>
          <w:tab w:val="left" w:pos="4478"/>
          <w:tab w:val="left" w:pos="5083"/>
          <w:tab w:val="left" w:pos="5688"/>
          <w:tab w:val="left" w:pos="6292"/>
          <w:tab w:val="left" w:pos="6897"/>
          <w:tab w:val="left" w:pos="7502"/>
          <w:tab w:val="left" w:pos="8107"/>
        </w:tabs>
        <w:autoSpaceDE w:val="0"/>
        <w:autoSpaceDN w:val="0"/>
        <w:adjustRightInd w:val="0"/>
      </w:pPr>
      <w:r w:rsidRPr="00231A96">
        <w:t>Data collected through the surveillance system will be reviewed and used by CDC, the US Department of Education, the US Department of Justice, and other out</w:t>
      </w:r>
      <w:r w:rsidR="00F227EA">
        <w:t xml:space="preserve">side agencies and organizations.  </w:t>
      </w:r>
      <w:r w:rsidR="00063EAA">
        <w:t>This information will be used in concert with other sources of information, such as National Center for Education Statistics school-level data, which will provide context regarding schools where SAVDs take place (e.g., % free/reduced lunch, school locale [urban, rural, suburban])</w:t>
      </w:r>
      <w:r w:rsidR="00A028D5">
        <w:t xml:space="preserve">.  Further, the data collected under this revised ICR will be analyzed along with data collected through this surveillance system in previous years (approved under </w:t>
      </w:r>
      <w:r w:rsidR="00A028D5" w:rsidRPr="00A028D5">
        <w:t>OMB# 0920-0604</w:t>
      </w:r>
      <w:r w:rsidR="00A028D5">
        <w:t xml:space="preserve">) in order to conduct trend analyses related to SAVDs over an extended period of time. </w:t>
      </w:r>
      <w:r w:rsidR="00F227EA">
        <w:t>There is no budgetary line item, contractor, or grantee associated with this surveillance system; all work is conducted by CDC staff.</w:t>
      </w:r>
    </w:p>
    <w:p w14:paraId="00A7AB1D" w14:textId="77777777" w:rsidR="00231A96" w:rsidRDefault="00231A96" w:rsidP="00F227EA">
      <w:pPr>
        <w:tabs>
          <w:tab w:val="left" w:pos="-1569"/>
          <w:tab w:val="left" w:pos="-964"/>
          <w:tab w:val="left" w:pos="244"/>
          <w:tab w:val="left" w:pos="360"/>
          <w:tab w:val="left" w:pos="849"/>
          <w:tab w:val="left" w:pos="1454"/>
          <w:tab w:val="left" w:pos="2059"/>
          <w:tab w:val="left" w:pos="2664"/>
          <w:tab w:val="left" w:pos="3268"/>
          <w:tab w:val="left" w:pos="3873"/>
          <w:tab w:val="left" w:pos="4478"/>
          <w:tab w:val="left" w:pos="5083"/>
          <w:tab w:val="left" w:pos="5688"/>
          <w:tab w:val="left" w:pos="6292"/>
          <w:tab w:val="left" w:pos="6897"/>
          <w:tab w:val="left" w:pos="7502"/>
          <w:tab w:val="left" w:pos="8107"/>
        </w:tabs>
        <w:autoSpaceDE w:val="0"/>
        <w:autoSpaceDN w:val="0"/>
        <w:adjustRightInd w:val="0"/>
      </w:pPr>
    </w:p>
    <w:p w14:paraId="565720F7" w14:textId="078ACA6C" w:rsidR="00972DEF" w:rsidRPr="00691454" w:rsidRDefault="00972DEF" w:rsidP="00C67B64">
      <w:pPr>
        <w:pStyle w:val="Heading2"/>
      </w:pPr>
      <w:bookmarkStart w:id="6" w:name="_Toc436899221"/>
      <w:r w:rsidRPr="00691454">
        <w:t xml:space="preserve">A.3. </w:t>
      </w:r>
      <w:r w:rsidRPr="00691454">
        <w:tab/>
        <w:t>Use of Improved Information Technology and Burden Reduction</w:t>
      </w:r>
      <w:bookmarkEnd w:id="6"/>
    </w:p>
    <w:p w14:paraId="565720F8" w14:textId="77777777" w:rsidR="00972DEF" w:rsidRPr="00691454" w:rsidRDefault="00972DEF" w:rsidP="00972DEF"/>
    <w:p w14:paraId="565720F9" w14:textId="2722EFFE" w:rsidR="00972DEF" w:rsidRDefault="009904EE" w:rsidP="00972DEF">
      <w:pPr>
        <w:autoSpaceDE w:val="0"/>
        <w:autoSpaceDN w:val="0"/>
        <w:adjustRightInd w:val="0"/>
      </w:pPr>
      <w:r w:rsidRPr="009904EE">
        <w:t>Th</w:t>
      </w:r>
      <w:r w:rsidR="008802F4">
        <w:t>e telephone surveys (Attachment</w:t>
      </w:r>
      <w:r w:rsidR="00F937BC">
        <w:t>s</w:t>
      </w:r>
      <w:r w:rsidR="008802F4">
        <w:t xml:space="preserve"> D</w:t>
      </w:r>
      <w:r w:rsidR="00F937BC">
        <w:t xml:space="preserve"> and E</w:t>
      </w:r>
      <w:r w:rsidRPr="009904EE">
        <w:t xml:space="preserve">) will employ Computer Assisted Telephone Interviewing (CATI) to improve the ease and efficiency of administration.  Responses are recorded directly onto electronic media, eliminating the need for keying responses from paper forms and reducing data entry errors.  The questionnaire contains many skip patterns to avoid asking the respondent irrelevant questions, thus shortening interview time.  CATI also reduces data entry errors by preventing out of range or miscoded responses from being entered.  Electronic respondent reporting is not a relevant issue in this telephone survey.   </w:t>
      </w:r>
    </w:p>
    <w:p w14:paraId="45E8BA61" w14:textId="77777777" w:rsidR="009904EE" w:rsidRPr="00691454" w:rsidRDefault="009904EE" w:rsidP="00972DEF">
      <w:pPr>
        <w:autoSpaceDE w:val="0"/>
        <w:autoSpaceDN w:val="0"/>
        <w:adjustRightInd w:val="0"/>
      </w:pPr>
    </w:p>
    <w:p w14:paraId="565720FA" w14:textId="12C04F8A" w:rsidR="00972DEF" w:rsidRPr="00691454" w:rsidRDefault="00972DEF" w:rsidP="00C67B64">
      <w:pPr>
        <w:pStyle w:val="Heading2"/>
      </w:pPr>
      <w:bookmarkStart w:id="7" w:name="_Toc436899222"/>
      <w:r w:rsidRPr="00691454">
        <w:t xml:space="preserve">A.4. </w:t>
      </w:r>
      <w:r w:rsidRPr="00691454">
        <w:tab/>
        <w:t>Efforts to Identify Duplication and Use of Similar Information</w:t>
      </w:r>
      <w:bookmarkEnd w:id="7"/>
    </w:p>
    <w:p w14:paraId="565720FB" w14:textId="77777777" w:rsidR="00972DEF" w:rsidRPr="00691454" w:rsidRDefault="00972DEF" w:rsidP="00972DEF">
      <w:pPr>
        <w:autoSpaceDE w:val="0"/>
        <w:autoSpaceDN w:val="0"/>
        <w:adjustRightInd w:val="0"/>
      </w:pPr>
    </w:p>
    <w:p w14:paraId="7C33C6B8" w14:textId="2BCCEE11" w:rsidR="009904EE" w:rsidRDefault="009904EE" w:rsidP="009904EE">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here are no systems of comparable scope currently in existence. Our ongoing interactions and discussions with violence prevention researchers and practitioners throughout the country - including representatives of the CDC-funded Injury Control and Research Centers</w:t>
      </w:r>
      <w:r w:rsidR="00807451">
        <w:t>, the CDC-funded Youth Violence Prevention Centers</w:t>
      </w:r>
      <w:r>
        <w:t xml:space="preserve">, the State and Territorial Injury Prevention Directors Association, the U.S. Department of Education, the U.S. Department of Justice, and the U.S. Secret Service - have identified no plans for a national surveillance system of comparable scope. </w:t>
      </w:r>
      <w:r w:rsidR="00807451">
        <w:t>These discussions occur semi-annually at reverse site visits for CDC grantees and cooperative agreement principal investigators and on regular teleconference calls and at in-person meetings with other governmental agencies.  Further, given the lack of data of this nature available from other resources, the CDC worked together with the U.S. Department of Education and the U.S. Department of Justice to develop the questionnaire and methods for the School-Associated Violent Death Surveillance System.  Through this collaboration, the CDC provides the National Institutes of Justice Bureau of Justice Statistics data annually on the frequency of school-associated violent deaths.</w:t>
      </w:r>
    </w:p>
    <w:p w14:paraId="695B713C" w14:textId="77777777" w:rsidR="009904EE" w:rsidRDefault="009904EE" w:rsidP="009904EE">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7413F651" w14:textId="2EA32E35" w:rsidR="009904EE" w:rsidRDefault="009904EE" w:rsidP="009904EE">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have identified several efforts designed to systematically collect information on school-associated violent deaths. However, these projects are</w:t>
      </w:r>
      <w:r w:rsidR="00807451">
        <w:t xml:space="preserve"> time-</w:t>
      </w:r>
      <w:r>
        <w:t xml:space="preserve">limited, </w:t>
      </w:r>
      <w:r w:rsidR="00807451">
        <w:t>as opposed to ongoing, and focus only</w:t>
      </w:r>
      <w:r>
        <w:t xml:space="preserve"> on a small subset of cases, e.g., United States Secret Service Safe Schools Initiative (USSS-SSI).</w:t>
      </w:r>
    </w:p>
    <w:p w14:paraId="3CDD745E" w14:textId="77777777" w:rsidR="009904EE" w:rsidRDefault="009904EE" w:rsidP="009904EE">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565720FC" w14:textId="35F5828D" w:rsidR="003E1523" w:rsidRDefault="009904EE" w:rsidP="009904EE">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 system like this one currently exists.  USSS-SSI is limited to a select number of “targeted violence” events</w:t>
      </w:r>
      <w:r w:rsidR="00807451">
        <w:t xml:space="preserve"> where school-based attacks were premeditated and often resulted in multiple deaths and injuries</w:t>
      </w:r>
      <w:r>
        <w:t xml:space="preserve">.  Thus, </w:t>
      </w:r>
      <w:r w:rsidR="00807451">
        <w:t xml:space="preserve">since the USSS-SSI does not collect data on </w:t>
      </w:r>
      <w:r w:rsidR="00807451" w:rsidRPr="00807451">
        <w:rPr>
          <w:i/>
        </w:rPr>
        <w:t xml:space="preserve">every </w:t>
      </w:r>
      <w:r w:rsidR="00807451">
        <w:t xml:space="preserve">school-associated violent death as the SAVD does, </w:t>
      </w:r>
      <w:r w:rsidRPr="00807451">
        <w:t>using</w:t>
      </w:r>
      <w:r>
        <w:t xml:space="preserve"> the data collected by the U.S. Secret Service, it is not possible to produce national trends and risk estimates.</w:t>
      </w:r>
    </w:p>
    <w:p w14:paraId="0DF44DCD" w14:textId="77777777" w:rsidR="00CB5E62" w:rsidRDefault="00CB5E62" w:rsidP="009904EE">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565720FD" w14:textId="4834D218" w:rsidR="00972DEF" w:rsidRPr="00691454" w:rsidRDefault="00972DEF" w:rsidP="00C67B64">
      <w:pPr>
        <w:pStyle w:val="Heading2"/>
      </w:pPr>
      <w:bookmarkStart w:id="8" w:name="_Toc436899223"/>
      <w:r w:rsidRPr="00691454">
        <w:t xml:space="preserve">A.5. </w:t>
      </w:r>
      <w:r w:rsidRPr="00691454">
        <w:tab/>
        <w:t>Impact on Small Businesses or Other Small Entities</w:t>
      </w:r>
      <w:bookmarkEnd w:id="8"/>
      <w:r w:rsidRPr="00691454">
        <w:t xml:space="preserve"> </w:t>
      </w:r>
    </w:p>
    <w:p w14:paraId="565720FE" w14:textId="77777777" w:rsidR="00972DEF" w:rsidRPr="00691454" w:rsidRDefault="00972DEF" w:rsidP="00972DEF">
      <w:pPr>
        <w:autoSpaceDE w:val="0"/>
        <w:autoSpaceDN w:val="0"/>
        <w:adjustRightInd w:val="0"/>
        <w:rPr>
          <w:b/>
          <w:bCs/>
        </w:rPr>
      </w:pPr>
    </w:p>
    <w:p w14:paraId="56572100" w14:textId="218A881A" w:rsidR="00972DEF" w:rsidRDefault="00F657F8" w:rsidP="00972DEF">
      <w:pPr>
        <w:autoSpaceDE w:val="0"/>
        <w:autoSpaceDN w:val="0"/>
        <w:adjustRightInd w:val="0"/>
      </w:pPr>
      <w:r w:rsidRPr="00F657F8">
        <w:t>No small businesses or small non-profit organizations will be involved in this study. The only small government jurisdiction that may be affected by this system is a school district, whose employees may be asked to participate in the study if a case occurred at a school within their specific district. As described in more detail below, this impact should be minimal, involving at the most, one hour of a school officials time.</w:t>
      </w:r>
    </w:p>
    <w:p w14:paraId="5A93FEE6" w14:textId="77777777" w:rsidR="00F657F8" w:rsidRPr="00691454" w:rsidRDefault="00F657F8" w:rsidP="00972DEF">
      <w:pPr>
        <w:autoSpaceDE w:val="0"/>
        <w:autoSpaceDN w:val="0"/>
        <w:adjustRightInd w:val="0"/>
        <w:rPr>
          <w:i/>
          <w:iCs/>
        </w:rPr>
      </w:pPr>
    </w:p>
    <w:p w14:paraId="56572101" w14:textId="4BBA1235" w:rsidR="00972DEF" w:rsidRPr="00691454" w:rsidRDefault="00972DEF" w:rsidP="00C67B64">
      <w:pPr>
        <w:pStyle w:val="Heading2"/>
      </w:pPr>
      <w:bookmarkStart w:id="9" w:name="_Toc436899224"/>
      <w:r w:rsidRPr="00691454">
        <w:t xml:space="preserve">A.6. </w:t>
      </w:r>
      <w:r w:rsidRPr="00691454">
        <w:tab/>
        <w:t>Consequences of Collecting the Information Less Frequently</w:t>
      </w:r>
      <w:bookmarkEnd w:id="9"/>
      <w:r w:rsidRPr="00691454">
        <w:t xml:space="preserve"> </w:t>
      </w:r>
    </w:p>
    <w:p w14:paraId="56572102" w14:textId="77777777" w:rsidR="00330C43" w:rsidRPr="00691454" w:rsidRDefault="00330C43" w:rsidP="00972DEF">
      <w:pPr>
        <w:autoSpaceDE w:val="0"/>
        <w:autoSpaceDN w:val="0"/>
        <w:adjustRightInd w:val="0"/>
      </w:pPr>
    </w:p>
    <w:p w14:paraId="56572103" w14:textId="6455317D" w:rsidR="00972DEF" w:rsidRDefault="00F657F8" w:rsidP="00972DEF">
      <w:pPr>
        <w:autoSpaceDE w:val="0"/>
        <w:autoSpaceDN w:val="0"/>
        <w:adjustRightInd w:val="0"/>
      </w:pPr>
      <w:r w:rsidRPr="00F657F8">
        <w:t>This is an ongoing data collection effort. If this information is not collected in a timely manner, it will not be possible to accurately assess trends in school-associated violent deaths. Without these data it will be difficult to determine the impact of federally funded programs to reduce school related violence. Since there is no other source for data on school-associated violent deaths, researchers, policy makers, and the general public will be dependent upon the media to supply this information. Due to the rarity of these events, it is unlikely that data sources would be contacted more than once.  There are no legal obstacles to reduce the burden.</w:t>
      </w:r>
    </w:p>
    <w:p w14:paraId="33586DDD" w14:textId="77777777" w:rsidR="00F657F8" w:rsidRPr="00691454" w:rsidRDefault="00F657F8" w:rsidP="00972DEF">
      <w:pPr>
        <w:autoSpaceDE w:val="0"/>
        <w:autoSpaceDN w:val="0"/>
        <w:adjustRightInd w:val="0"/>
      </w:pPr>
    </w:p>
    <w:p w14:paraId="56572104" w14:textId="2F527624" w:rsidR="00972DEF" w:rsidRPr="00691454" w:rsidRDefault="00972DEF" w:rsidP="00C67B64">
      <w:pPr>
        <w:pStyle w:val="Heading2"/>
      </w:pPr>
      <w:bookmarkStart w:id="10" w:name="_Toc436899225"/>
      <w:r w:rsidRPr="00691454">
        <w:t xml:space="preserve">A.7. </w:t>
      </w:r>
      <w:r w:rsidRPr="00691454">
        <w:tab/>
        <w:t>Special Circumstances Relating to the Guidelines of 5 CFR 1320.5</w:t>
      </w:r>
      <w:bookmarkEnd w:id="10"/>
    </w:p>
    <w:p w14:paraId="56572105" w14:textId="77777777" w:rsidR="00972DEF" w:rsidRPr="00691454" w:rsidRDefault="00972DEF" w:rsidP="00972DEF">
      <w:pPr>
        <w:autoSpaceDE w:val="0"/>
        <w:autoSpaceDN w:val="0"/>
        <w:adjustRightInd w:val="0"/>
      </w:pPr>
    </w:p>
    <w:p w14:paraId="56572106" w14:textId="77777777" w:rsidR="00972DEF" w:rsidRPr="00691454" w:rsidRDefault="00972DEF" w:rsidP="00972DEF">
      <w:pPr>
        <w:pStyle w:val="SL-FlLftSgl"/>
      </w:pPr>
      <w:r w:rsidRPr="00691454">
        <w:t xml:space="preserve">The request fully complies with the regulation 5 CFR 1320.5. </w:t>
      </w:r>
    </w:p>
    <w:p w14:paraId="56572107" w14:textId="77777777" w:rsidR="00972DEF" w:rsidRDefault="00972DEF" w:rsidP="00972DEF">
      <w:pPr>
        <w:autoSpaceDE w:val="0"/>
        <w:autoSpaceDN w:val="0"/>
        <w:adjustRightInd w:val="0"/>
      </w:pPr>
    </w:p>
    <w:p w14:paraId="70597308" w14:textId="77777777" w:rsidR="00CB5E62" w:rsidRPr="00691454" w:rsidRDefault="00CB5E62" w:rsidP="00972DEF">
      <w:pPr>
        <w:autoSpaceDE w:val="0"/>
        <w:autoSpaceDN w:val="0"/>
        <w:adjustRightInd w:val="0"/>
      </w:pPr>
    </w:p>
    <w:p w14:paraId="56572108" w14:textId="77777777" w:rsidR="00972DEF" w:rsidRPr="0093627C" w:rsidRDefault="00972DEF" w:rsidP="004B03EE">
      <w:pPr>
        <w:pStyle w:val="Heading2"/>
      </w:pPr>
      <w:bookmarkStart w:id="11" w:name="_Toc436899226"/>
      <w:r w:rsidRPr="0093627C">
        <w:t xml:space="preserve">A.8. </w:t>
      </w:r>
      <w:r w:rsidRPr="0093627C">
        <w:tab/>
        <w:t xml:space="preserve">Comments in Response to the Federal Register Notice and Efforts to Consult </w:t>
      </w:r>
      <w:r w:rsidRPr="0093627C">
        <w:tab/>
      </w:r>
      <w:r w:rsidRPr="0093627C">
        <w:tab/>
      </w:r>
      <w:r w:rsidRPr="0093627C">
        <w:tab/>
        <w:t>Outside the Agency</w:t>
      </w:r>
      <w:bookmarkEnd w:id="11"/>
      <w:r w:rsidRPr="0093627C">
        <w:t xml:space="preserve"> </w:t>
      </w:r>
    </w:p>
    <w:p w14:paraId="56572109" w14:textId="77777777" w:rsidR="00972DEF" w:rsidRPr="0093627C" w:rsidRDefault="00972DEF" w:rsidP="00972DEF">
      <w:pPr>
        <w:autoSpaceDE w:val="0"/>
        <w:autoSpaceDN w:val="0"/>
        <w:adjustRightInd w:val="0"/>
      </w:pPr>
    </w:p>
    <w:p w14:paraId="5657210A" w14:textId="77777777" w:rsidR="00405CC1" w:rsidRPr="0093627C" w:rsidRDefault="00972DEF" w:rsidP="00C67B64">
      <w:pPr>
        <w:pStyle w:val="Heading6"/>
        <w:rPr>
          <w:i/>
        </w:rPr>
      </w:pPr>
      <w:r w:rsidRPr="0093627C">
        <w:rPr>
          <w:i/>
        </w:rPr>
        <w:t>A.8.a)</w:t>
      </w:r>
      <w:r w:rsidRPr="0093627C">
        <w:rPr>
          <w:i/>
        </w:rPr>
        <w:tab/>
      </w:r>
      <w:r w:rsidR="0049057C" w:rsidRPr="0093627C">
        <w:rPr>
          <w:i/>
        </w:rPr>
        <w:t>Federal Register Notice</w:t>
      </w:r>
    </w:p>
    <w:p w14:paraId="5657210B" w14:textId="55A2EC33" w:rsidR="00FB1045" w:rsidRPr="00616D20" w:rsidRDefault="00FB1045" w:rsidP="00FB1045">
      <w:r w:rsidRPr="0093627C">
        <w:t xml:space="preserve">A 60-day Federal Register Notice was published in the Federal Register on </w:t>
      </w:r>
      <w:r w:rsidR="0093627C" w:rsidRPr="0093627C">
        <w:t>August 24, 2015, vol. 80 No. 163 pp. 51272-51273</w:t>
      </w:r>
      <w:r w:rsidRPr="0093627C">
        <w:t xml:space="preserve"> (Attachment B). </w:t>
      </w:r>
      <w:r w:rsidR="00477BE2">
        <w:t>CDC received two non-substantial comment (Attachment B1) and replied with a standard CDC response.</w:t>
      </w:r>
    </w:p>
    <w:p w14:paraId="5657210C" w14:textId="77777777" w:rsidR="00405CC1" w:rsidRPr="00691454" w:rsidRDefault="00405CC1" w:rsidP="00972DEF"/>
    <w:p w14:paraId="5657210D" w14:textId="77777777" w:rsidR="00972DEF" w:rsidRPr="00CB5E62" w:rsidRDefault="00972DEF" w:rsidP="00F657F8">
      <w:pPr>
        <w:pStyle w:val="Heading6"/>
        <w:rPr>
          <w:i/>
        </w:rPr>
      </w:pPr>
      <w:r w:rsidRPr="00CB5E62">
        <w:rPr>
          <w:i/>
        </w:rPr>
        <w:t xml:space="preserve">A.8.b) </w:t>
      </w:r>
      <w:r w:rsidR="0049057C" w:rsidRPr="00CB5E62">
        <w:rPr>
          <w:i/>
        </w:rPr>
        <w:t>Efforts to Consult Outside the Agency</w:t>
      </w:r>
    </w:p>
    <w:p w14:paraId="4697605E" w14:textId="77777777" w:rsidR="00F657F8" w:rsidRDefault="00F657F8" w:rsidP="00F657F8">
      <w:pPr>
        <w:widowControl w:val="0"/>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p>
    <w:p w14:paraId="26ACA73D" w14:textId="2FE37674" w:rsidR="00F657F8" w:rsidRDefault="00F657F8" w:rsidP="00F657F8">
      <w:pPr>
        <w:widowControl w:val="0"/>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r w:rsidRPr="00F657F8">
        <w:t>The following persons reviewed the survey instrument and study design, including components related to the availability of data, the frequency of data collection, the clarity of instructions and record keeping, and the specific data eleme</w:t>
      </w:r>
      <w:r>
        <w:t>n</w:t>
      </w:r>
      <w:r w:rsidRPr="00F657F8">
        <w:t>ts to be collected:</w:t>
      </w:r>
    </w:p>
    <w:p w14:paraId="437D1034" w14:textId="77777777" w:rsidR="00F657F8" w:rsidRPr="00F657F8" w:rsidRDefault="00F657F8" w:rsidP="00F657F8">
      <w:pPr>
        <w:widowControl w:val="0"/>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p>
    <w:p w14:paraId="489884BC" w14:textId="23D573F0" w:rsidR="00F657F8" w:rsidRPr="00F657F8" w:rsidRDefault="00F657F8" w:rsidP="00F657F8">
      <w:pPr>
        <w:widowControl w:val="0"/>
        <w:numPr>
          <w:ilvl w:val="1"/>
          <w:numId w:val="10"/>
        </w:numPr>
        <w:tabs>
          <w:tab w:val="clear" w:pos="1440"/>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r w:rsidRPr="00F657F8">
        <w:t xml:space="preserve">Lisa Barrios, DrPH, Division of Adolescent and School Health, </w:t>
      </w:r>
      <w:r w:rsidR="00D94300" w:rsidRPr="00DF44C9">
        <w:t>National Center for HIV/AIDS, Viral Hepatitis, STD, and TB Prevention (NCHHSTP</w:t>
      </w:r>
      <w:r w:rsidR="00D94300">
        <w:t>)</w:t>
      </w:r>
      <w:r w:rsidRPr="00F657F8">
        <w:t>, CDC. 770-488-6172, lbarrios@cdc.gov</w:t>
      </w:r>
    </w:p>
    <w:p w14:paraId="1E28F545" w14:textId="77777777" w:rsidR="00F657F8" w:rsidRPr="00F657F8" w:rsidRDefault="00F657F8" w:rsidP="00F657F8">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p>
    <w:p w14:paraId="24560ACB" w14:textId="3AD91511" w:rsidR="00F657F8" w:rsidRPr="00F657F8" w:rsidRDefault="00F657F8" w:rsidP="00F657F8">
      <w:pPr>
        <w:widowControl w:val="0"/>
        <w:numPr>
          <w:ilvl w:val="1"/>
          <w:numId w:val="10"/>
        </w:numPr>
        <w:tabs>
          <w:tab w:val="clear" w:pos="1440"/>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r w:rsidRPr="00F657F8">
        <w:t xml:space="preserve">Nancy Brener, PhD, Division of Adolescent and School Health, </w:t>
      </w:r>
      <w:r w:rsidR="00D94300" w:rsidRPr="00DF44C9">
        <w:t>National Center for HIV/AIDS, Viral Hepatitis, STD, and TB Prevention (NCHHSTP</w:t>
      </w:r>
      <w:r w:rsidR="00D94300">
        <w:t>)</w:t>
      </w:r>
      <w:r w:rsidRPr="00F657F8">
        <w:t>, CDC. 770-488-6184, nbrener@cdc.gov</w:t>
      </w:r>
    </w:p>
    <w:p w14:paraId="13E8E677" w14:textId="77777777" w:rsidR="00F657F8" w:rsidRPr="00F657F8" w:rsidRDefault="00F657F8" w:rsidP="00F657F8">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p>
    <w:p w14:paraId="68DE191A" w14:textId="350A0E82" w:rsidR="00F657F8" w:rsidRPr="00F657F8" w:rsidRDefault="00F657F8" w:rsidP="00F657F8">
      <w:pPr>
        <w:widowControl w:val="0"/>
        <w:numPr>
          <w:ilvl w:val="1"/>
          <w:numId w:val="10"/>
        </w:numPr>
        <w:tabs>
          <w:tab w:val="clear" w:pos="1440"/>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r w:rsidRPr="00F657F8">
        <w:t xml:space="preserve">William Modzeleski, MA, </w:t>
      </w:r>
      <w:r w:rsidR="00D94300">
        <w:t xml:space="preserve">formerly of </w:t>
      </w:r>
      <w:r w:rsidRPr="00F657F8">
        <w:t>Safe and Drug Free Schools Program, U.S. Department of Education. 202-245-7831, Bill.Modzeleski@ed.gov</w:t>
      </w:r>
    </w:p>
    <w:p w14:paraId="2B75EB4A" w14:textId="77777777" w:rsidR="00F657F8" w:rsidRPr="00F657F8" w:rsidRDefault="00F657F8" w:rsidP="00F657F8">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p>
    <w:p w14:paraId="44D6E75C" w14:textId="2A3269CD" w:rsidR="00D94300" w:rsidRDefault="00D94300" w:rsidP="00F657F8">
      <w:pPr>
        <w:widowControl w:val="0"/>
        <w:numPr>
          <w:ilvl w:val="1"/>
          <w:numId w:val="10"/>
        </w:numPr>
        <w:tabs>
          <w:tab w:val="clear" w:pos="1440"/>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r>
        <w:t>Paul Kesner, Director, Drug-Violence Prevention – State Programs, Office of Safe and Drug-Free Schools, paul.kesner@ed.gov</w:t>
      </w:r>
    </w:p>
    <w:p w14:paraId="03768F2A" w14:textId="77777777" w:rsidR="00D94300" w:rsidRDefault="00D94300" w:rsidP="00D94300">
      <w:pPr>
        <w:pStyle w:val="ListParagraph"/>
      </w:pPr>
    </w:p>
    <w:p w14:paraId="3BAAC33A" w14:textId="0BC2A23E" w:rsidR="00D94300" w:rsidRDefault="00D94300" w:rsidP="00F657F8">
      <w:pPr>
        <w:widowControl w:val="0"/>
        <w:numPr>
          <w:ilvl w:val="1"/>
          <w:numId w:val="10"/>
        </w:numPr>
        <w:tabs>
          <w:tab w:val="clear" w:pos="1440"/>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r>
        <w:t>Phelan Wyrick, PhD, Division Director, Crime and Crime Prevention Research Division, Director, Comprehensive School Safety Initiative, National Institute of Justice, U.S. Department of Justice, 202-353-9254, phelan.wyrick@usdoj.gov</w:t>
      </w:r>
    </w:p>
    <w:p w14:paraId="21105CBE" w14:textId="77777777" w:rsidR="00D94300" w:rsidRDefault="00D94300" w:rsidP="00D94300">
      <w:pPr>
        <w:pStyle w:val="ListParagraph"/>
      </w:pPr>
    </w:p>
    <w:p w14:paraId="6B11AED8" w14:textId="1DBEB8EB" w:rsidR="00D94300" w:rsidRDefault="00D94300" w:rsidP="00F657F8">
      <w:pPr>
        <w:widowControl w:val="0"/>
        <w:numPr>
          <w:ilvl w:val="1"/>
          <w:numId w:val="10"/>
        </w:numPr>
        <w:tabs>
          <w:tab w:val="clear" w:pos="1440"/>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r>
        <w:t xml:space="preserve">Deborah Stone, ScD, Division of Violence Prevention, Research and Evaluation Branch, National Center for Injury Prevention and Control, 770-488-3942, </w:t>
      </w:r>
      <w:r w:rsidRPr="00D94300">
        <w:t>zaf9@cdc.gov</w:t>
      </w:r>
    </w:p>
    <w:p w14:paraId="3E2DC610" w14:textId="77777777" w:rsidR="00D94300" w:rsidRDefault="00D94300" w:rsidP="00D94300">
      <w:pPr>
        <w:pStyle w:val="ListParagraph"/>
      </w:pPr>
    </w:p>
    <w:p w14:paraId="7A4B90AC" w14:textId="09664AD1" w:rsidR="00D94300" w:rsidRDefault="00D94300" w:rsidP="00D94300">
      <w:pPr>
        <w:widowControl w:val="0"/>
        <w:numPr>
          <w:ilvl w:val="1"/>
          <w:numId w:val="10"/>
        </w:numPr>
        <w:tabs>
          <w:tab w:val="clear" w:pos="1440"/>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r>
        <w:t xml:space="preserve">Sarah Bacon, PhD, Division of Unintentional Injury Prevention, National Center for Injury Prevention and Control, 770-488-0520, </w:t>
      </w:r>
      <w:r w:rsidRPr="00D94300">
        <w:t>sbacon@cdc.gov</w:t>
      </w:r>
    </w:p>
    <w:p w14:paraId="206D785A" w14:textId="77777777" w:rsidR="00D94300" w:rsidRDefault="00D94300" w:rsidP="00D94300">
      <w:pPr>
        <w:pStyle w:val="ListParagraph"/>
      </w:pPr>
    </w:p>
    <w:p w14:paraId="65D03E7D" w14:textId="77777777" w:rsidR="00F657F8" w:rsidRPr="00F657F8" w:rsidRDefault="00F657F8" w:rsidP="00F657F8">
      <w:pPr>
        <w:widowControl w:val="0"/>
        <w:numPr>
          <w:ilvl w:val="1"/>
          <w:numId w:val="10"/>
        </w:numPr>
        <w:tabs>
          <w:tab w:val="clear" w:pos="1440"/>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r w:rsidRPr="00F657F8">
        <w:t>Lloyd Potter, PhD, Department of Demography and Organization Studies</w:t>
      </w:r>
      <w:r w:rsidRPr="00F657F8">
        <w:br/>
        <w:t>The University of Texas at San Antonio, 210-458-5730, Lloyd.Potter@utsa.edu</w:t>
      </w:r>
      <w:r w:rsidRPr="00F657F8" w:rsidDel="00487823">
        <w:t xml:space="preserve"> </w:t>
      </w:r>
    </w:p>
    <w:p w14:paraId="00FA1BA1" w14:textId="77777777" w:rsidR="00F657F8" w:rsidRPr="00F657F8" w:rsidRDefault="00F657F8" w:rsidP="00F657F8">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p>
    <w:p w14:paraId="16029747" w14:textId="77777777" w:rsidR="00F657F8" w:rsidRDefault="00F657F8" w:rsidP="00F657F8">
      <w:pPr>
        <w:widowControl w:val="0"/>
        <w:numPr>
          <w:ilvl w:val="1"/>
          <w:numId w:val="10"/>
        </w:numPr>
        <w:tabs>
          <w:tab w:val="clear" w:pos="1440"/>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r w:rsidRPr="00F657F8">
        <w:t>Kenneth Powell, MD, MPH, Georgia State Department of Health. 404-657-2578, kepowell@dhr.state.ga.us</w:t>
      </w:r>
    </w:p>
    <w:p w14:paraId="0EDCE078" w14:textId="77777777" w:rsidR="00F657F8" w:rsidRPr="00F657F8" w:rsidRDefault="00F657F8" w:rsidP="00F657F8">
      <w:pPr>
        <w:widowControl w:val="0"/>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ind w:left="1080"/>
      </w:pPr>
    </w:p>
    <w:p w14:paraId="7C724393" w14:textId="77777777" w:rsidR="00F657F8" w:rsidRPr="00F657F8" w:rsidRDefault="00F657F8" w:rsidP="00F657F8">
      <w:pPr>
        <w:tabs>
          <w:tab w:val="left" w:pos="-1209"/>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pPr>
      <w:r w:rsidRPr="00F657F8">
        <w:t xml:space="preserve">The consultation did not reveal any major problems that could not be resolved.  Consultation with representatives of those from whom information is obtained is not possible given the specific nature of the events about which data are collected and the rarity of these occurrences.  Contacts with respondents with knowledge regarding these rare events are limited to those to facilitate data collection in order to reduce burden. In addition, once a case has been confirmed, a case identification number is assigned, and all links to any information that can identify the school, the individuals involved, or the locations involved are destroyed or stored separately in a password-protected file within a directory on the NCIPC DVP LAN.  This password protected file can only be accessed under extraordinary circumstances.  </w:t>
      </w:r>
    </w:p>
    <w:p w14:paraId="5657210E" w14:textId="77777777" w:rsidR="00FE41B7" w:rsidRDefault="00FE41B7" w:rsidP="00C45252">
      <w:pPr>
        <w:rPr>
          <w:b/>
          <w:bCs/>
        </w:rPr>
      </w:pPr>
    </w:p>
    <w:p w14:paraId="5657210F" w14:textId="375807C4" w:rsidR="00972DEF" w:rsidRPr="00691454" w:rsidRDefault="00972DEF" w:rsidP="00C67B64">
      <w:pPr>
        <w:pStyle w:val="Heading2"/>
      </w:pPr>
      <w:bookmarkStart w:id="12" w:name="_Toc436899227"/>
      <w:r w:rsidRPr="00691454">
        <w:t xml:space="preserve">A.9. </w:t>
      </w:r>
      <w:r w:rsidRPr="00691454">
        <w:tab/>
        <w:t>Explanation of Any Payment or Gift to Respondents</w:t>
      </w:r>
      <w:bookmarkEnd w:id="12"/>
      <w:r w:rsidRPr="00691454">
        <w:t xml:space="preserve"> </w:t>
      </w:r>
    </w:p>
    <w:p w14:paraId="56572110" w14:textId="77777777" w:rsidR="00972DEF" w:rsidRPr="00691454" w:rsidRDefault="00972DEF" w:rsidP="00972DEF">
      <w:pPr>
        <w:autoSpaceDE w:val="0"/>
        <w:autoSpaceDN w:val="0"/>
        <w:adjustRightInd w:val="0"/>
        <w:rPr>
          <w:b/>
          <w:bCs/>
        </w:rPr>
      </w:pPr>
    </w:p>
    <w:p w14:paraId="56572111" w14:textId="4CE537A0" w:rsidR="00F7286B" w:rsidRPr="00D55AAD" w:rsidRDefault="00853B15" w:rsidP="00972DEF">
      <w:r w:rsidRPr="00D55AAD">
        <w:t>Respondents will not be compensated for their participation.</w:t>
      </w:r>
    </w:p>
    <w:p w14:paraId="1093D3EA" w14:textId="77777777" w:rsidR="00853B15" w:rsidRPr="00D55AAD" w:rsidRDefault="00853B15" w:rsidP="00972DEF"/>
    <w:p w14:paraId="56572112" w14:textId="0555A67D" w:rsidR="00972DEF" w:rsidRDefault="00972DEF" w:rsidP="00C67B64">
      <w:pPr>
        <w:pStyle w:val="Heading2"/>
      </w:pPr>
      <w:bookmarkStart w:id="13" w:name="_Toc436899228"/>
      <w:r w:rsidRPr="00D55AAD">
        <w:t xml:space="preserve">A.10. </w:t>
      </w:r>
      <w:r w:rsidRPr="00D55AAD">
        <w:tab/>
      </w:r>
      <w:r w:rsidR="004B03EE" w:rsidRPr="00D55AAD">
        <w:t>Protection of the Privacy and Confidentiality of Information Provided by Respondents</w:t>
      </w:r>
      <w:bookmarkEnd w:id="13"/>
    </w:p>
    <w:p w14:paraId="6BBEFE7F" w14:textId="77777777" w:rsidR="00853B15" w:rsidRDefault="00853B15" w:rsidP="00853B15"/>
    <w:p w14:paraId="4589EC7D" w14:textId="56D2A894" w:rsidR="00853B15" w:rsidRPr="004E6DC4" w:rsidRDefault="000774D6" w:rsidP="00853B15">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rPr>
          <w:color w:val="0000FF"/>
          <w:sz w:val="20"/>
          <w:szCs w:val="20"/>
        </w:rPr>
      </w:pPr>
      <w:r w:rsidRPr="00E73E28">
        <w:t xml:space="preserve">This submission has been reviewed by the </w:t>
      </w:r>
      <w:r w:rsidR="00D94300">
        <w:t xml:space="preserve">NCIPC IRB/OMB officer, </w:t>
      </w:r>
      <w:r w:rsidRPr="00E73E28">
        <w:t>who determined that the Privacy Act does not apply</w:t>
      </w:r>
      <w:r w:rsidR="00B90F97">
        <w:t>.</w:t>
      </w:r>
      <w:r w:rsidR="00942A24">
        <w:t xml:space="preserve"> </w:t>
      </w:r>
      <w:r w:rsidR="00853B15" w:rsidRPr="004E6DC4">
        <w:t>Respondents are school and law enforcement officials who will provide information based on their roles</w:t>
      </w:r>
      <w:r w:rsidR="0058732C">
        <w:t>; respondents’</w:t>
      </w:r>
      <w:r w:rsidR="0058732C" w:rsidRPr="0058732C">
        <w:t xml:space="preserve"> </w:t>
      </w:r>
      <w:r w:rsidR="0058732C" w:rsidRPr="00A86465">
        <w:t xml:space="preserve">Information in Identifiable Form </w:t>
      </w:r>
      <w:smartTag w:uri="isiresearchsoft-com/cwyw" w:element="citation">
        <w:r w:rsidR="0058732C" w:rsidRPr="00A86465">
          <w:t>(IIF)</w:t>
        </w:r>
      </w:smartTag>
      <w:r w:rsidR="0058732C">
        <w:t xml:space="preserve"> is not collected.  However, IIF related to SAVD decedents is collected</w:t>
      </w:r>
      <w:r w:rsidR="00853B15" w:rsidRPr="004E6DC4">
        <w:t>.</w:t>
      </w:r>
      <w:r w:rsidR="00853B15" w:rsidRPr="004E6DC4">
        <w:rPr>
          <w:color w:val="0000FF"/>
          <w:sz w:val="20"/>
          <w:szCs w:val="20"/>
        </w:rPr>
        <w:t xml:space="preserve"> </w:t>
      </w:r>
    </w:p>
    <w:p w14:paraId="1936358A" w14:textId="77777777" w:rsidR="00853B15" w:rsidRPr="00853B15" w:rsidRDefault="00853B15" w:rsidP="00853B15"/>
    <w:p w14:paraId="6A07745B" w14:textId="7D2FDEFE" w:rsidR="00853B15" w:rsidRPr="00A86465" w:rsidRDefault="00D55AAD" w:rsidP="00853B15">
      <w:pPr>
        <w:tabs>
          <w:tab w:val="left" w:pos="-1209"/>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pPr>
      <w:r>
        <w:t xml:space="preserve">Although the Privacy Act does not apply to this submission, this </w:t>
      </w:r>
      <w:r w:rsidR="00853B15" w:rsidRPr="00A86465">
        <w:t>IC involves</w:t>
      </w:r>
      <w:r w:rsidR="0058732C">
        <w:t xml:space="preserve"> IIF</w:t>
      </w:r>
      <w:r w:rsidR="00853B15" w:rsidRPr="00A86465">
        <w:t>.  This information includes:</w:t>
      </w:r>
    </w:p>
    <w:p w14:paraId="3B07B19B" w14:textId="77777777" w:rsidR="00853B15" w:rsidRPr="00A86465" w:rsidRDefault="00853B15" w:rsidP="00853B15">
      <w:pPr>
        <w:widowControl w:val="0"/>
        <w:numPr>
          <w:ilvl w:val="0"/>
          <w:numId w:val="7"/>
        </w:numPr>
        <w:tabs>
          <w:tab w:val="clear" w:pos="2520"/>
          <w:tab w:val="left" w:pos="-1209"/>
          <w:tab w:val="left" w:pos="-604"/>
          <w:tab w:val="left" w:pos="0"/>
          <w:tab w:val="left" w:pos="604"/>
          <w:tab w:val="left" w:pos="1209"/>
          <w:tab w:val="left" w:pos="1814"/>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080"/>
      </w:pPr>
      <w:r w:rsidRPr="00A86465">
        <w:t>Name</w:t>
      </w:r>
      <w:r>
        <w:t xml:space="preserve"> (for victims</w:t>
      </w:r>
      <w:r w:rsidRPr="00A86465">
        <w:t>)</w:t>
      </w:r>
    </w:p>
    <w:p w14:paraId="31356C63" w14:textId="77777777" w:rsidR="00853B15" w:rsidRPr="00A86465" w:rsidRDefault="00853B15" w:rsidP="00853B15">
      <w:pPr>
        <w:widowControl w:val="0"/>
        <w:numPr>
          <w:ilvl w:val="0"/>
          <w:numId w:val="7"/>
        </w:numPr>
        <w:tabs>
          <w:tab w:val="clear" w:pos="2520"/>
          <w:tab w:val="left" w:pos="-1209"/>
          <w:tab w:val="left" w:pos="-604"/>
          <w:tab w:val="left" w:pos="0"/>
          <w:tab w:val="left" w:pos="604"/>
          <w:tab w:val="left" w:pos="1209"/>
          <w:tab w:val="left" w:pos="1814"/>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080"/>
      </w:pPr>
      <w:r w:rsidRPr="00A86465">
        <w:t xml:space="preserve">Date of Birth </w:t>
      </w:r>
      <w:smartTag w:uri="isiresearchsoft-com/cwyw" w:element="citation">
        <w:r w:rsidRPr="00A86465">
          <w:t>(for victims and offenders)</w:t>
        </w:r>
      </w:smartTag>
    </w:p>
    <w:p w14:paraId="698BED13" w14:textId="77777777" w:rsidR="00853B15" w:rsidRPr="00A86465" w:rsidRDefault="00853B15" w:rsidP="00853B15">
      <w:pPr>
        <w:widowControl w:val="0"/>
        <w:numPr>
          <w:ilvl w:val="0"/>
          <w:numId w:val="7"/>
        </w:numPr>
        <w:tabs>
          <w:tab w:val="clear" w:pos="2520"/>
          <w:tab w:val="left" w:pos="-1209"/>
          <w:tab w:val="left" w:pos="-604"/>
          <w:tab w:val="left" w:pos="0"/>
          <w:tab w:val="left" w:pos="604"/>
          <w:tab w:val="left" w:pos="1209"/>
          <w:tab w:val="left" w:pos="1814"/>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080"/>
      </w:pPr>
      <w:r w:rsidRPr="00A86465">
        <w:t xml:space="preserve">Other:   </w:t>
      </w:r>
    </w:p>
    <w:p w14:paraId="3812ED4F"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r w:rsidRPr="00A86465">
        <w:t>Name of School (associated with event)</w:t>
      </w:r>
    </w:p>
    <w:p w14:paraId="4926CFC2"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r w:rsidRPr="00A86465">
        <w:t>School Address</w:t>
      </w:r>
    </w:p>
    <w:p w14:paraId="70FD1A11"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r w:rsidRPr="00A86465">
        <w:t>School Phone Number</w:t>
      </w:r>
    </w:p>
    <w:p w14:paraId="38DE0127"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r w:rsidRPr="00A86465">
        <w:t>School Fax Number</w:t>
      </w:r>
    </w:p>
    <w:p w14:paraId="37DEFC20"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r w:rsidRPr="00A86465">
        <w:t>Name of School Principal</w:t>
      </w:r>
    </w:p>
    <w:p w14:paraId="007B31FE"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smartTag w:uri="urn:schemas-microsoft-com:office:smarttags" w:element="place">
        <w:r w:rsidRPr="00A86465">
          <w:t>School District</w:t>
        </w:r>
      </w:smartTag>
      <w:r w:rsidRPr="00A86465">
        <w:t xml:space="preserve"> Name</w:t>
      </w:r>
    </w:p>
    <w:p w14:paraId="11399300"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smartTag w:uri="urn:schemas-microsoft-com:office:smarttags" w:element="place">
        <w:r w:rsidRPr="00A86465">
          <w:t>School District</w:t>
        </w:r>
      </w:smartTag>
      <w:r w:rsidRPr="00A86465">
        <w:t xml:space="preserve"> Telephone Number</w:t>
      </w:r>
    </w:p>
    <w:p w14:paraId="68C9238B"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r w:rsidRPr="00A86465">
        <w:t>Principal’s Email Address</w:t>
      </w:r>
    </w:p>
    <w:p w14:paraId="076567D9"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r w:rsidRPr="00A86465">
        <w:t>Name of Law Enforcement Contact</w:t>
      </w:r>
    </w:p>
    <w:p w14:paraId="584DB19E"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r w:rsidRPr="00A86465">
        <w:t>Law Enforcement Department Address</w:t>
      </w:r>
    </w:p>
    <w:p w14:paraId="37A3E6AC"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r w:rsidRPr="00A86465">
        <w:t>Department Phone Number for Law Enforcement Contact</w:t>
      </w:r>
    </w:p>
    <w:p w14:paraId="25D51A05"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r w:rsidRPr="00A86465">
        <w:t>Department Fax Number for Law Enforcement Contact</w:t>
      </w:r>
    </w:p>
    <w:p w14:paraId="7B53FADE" w14:textId="77777777" w:rsidR="00853B15" w:rsidRPr="00A86465" w:rsidRDefault="00853B15" w:rsidP="00853B15">
      <w:pPr>
        <w:widowControl w:val="0"/>
        <w:numPr>
          <w:ilvl w:val="2"/>
          <w:numId w:val="7"/>
        </w:numPr>
        <w:tabs>
          <w:tab w:val="clear" w:pos="3105"/>
          <w:tab w:val="left" w:pos="-1209"/>
          <w:tab w:val="left" w:pos="-604"/>
          <w:tab w:val="left" w:pos="0"/>
          <w:tab w:val="left" w:pos="604"/>
          <w:tab w:val="left" w:pos="1209"/>
          <w:tab w:val="left" w:pos="1814"/>
          <w:tab w:val="left" w:pos="2419"/>
          <w:tab w:val="left" w:pos="3628"/>
          <w:tab w:val="left" w:pos="4233"/>
          <w:tab w:val="left" w:pos="4838"/>
          <w:tab w:val="left" w:pos="5443"/>
          <w:tab w:val="left" w:pos="6048"/>
          <w:tab w:val="left" w:pos="6652"/>
          <w:tab w:val="left" w:pos="7257"/>
          <w:tab w:val="left" w:pos="7862"/>
          <w:tab w:val="left" w:pos="8467"/>
        </w:tabs>
        <w:autoSpaceDE w:val="0"/>
        <w:autoSpaceDN w:val="0"/>
        <w:adjustRightInd w:val="0"/>
        <w:ind w:left="1800"/>
      </w:pPr>
      <w:r w:rsidRPr="00A86465">
        <w:t xml:space="preserve">Law Enforcement Investigative Reports </w:t>
      </w:r>
    </w:p>
    <w:p w14:paraId="21A24A41" w14:textId="77777777" w:rsidR="00853B15" w:rsidRDefault="00853B15" w:rsidP="00853B15"/>
    <w:p w14:paraId="074F9EE9" w14:textId="068495B4" w:rsidR="002121D6" w:rsidRPr="004E6DC4" w:rsidRDefault="002121D6" w:rsidP="002121D6">
      <w:r w:rsidRPr="004E6DC4">
        <w:t>Sur</w:t>
      </w:r>
      <w:r>
        <w:t>veillance data regarding school-</w:t>
      </w:r>
      <w:r w:rsidRPr="004E6DC4">
        <w:t xml:space="preserve">associated violent deaths are collected to enable CDC and its partners to establish the magnitude of these problems and their public health burden </w:t>
      </w:r>
      <w:smartTag w:uri="isiresearchsoft-com/cwyw" w:element="citation">
        <w:r w:rsidRPr="004E6DC4">
          <w:t>(overall and across subgroups)</w:t>
        </w:r>
      </w:smartTag>
      <w:r w:rsidRPr="004E6DC4">
        <w:t xml:space="preserve">, discern their epidemiologic characteristics, and examine of longitudinal trends in their occurrence.   </w:t>
      </w:r>
    </w:p>
    <w:p w14:paraId="148FF390" w14:textId="77777777" w:rsidR="002121D6" w:rsidRPr="004E6DC4" w:rsidRDefault="002121D6" w:rsidP="002121D6">
      <w:pPr>
        <w:tabs>
          <w:tab w:val="left" w:pos="360"/>
          <w:tab w:val="left" w:pos="450"/>
        </w:tabs>
        <w:ind w:left="360" w:hanging="360"/>
      </w:pPr>
    </w:p>
    <w:p w14:paraId="494A4260" w14:textId="276FC7B9" w:rsidR="002121D6" w:rsidRPr="004E6DC4" w:rsidRDefault="002121D6" w:rsidP="002121D6">
      <w:pPr>
        <w:tabs>
          <w:tab w:val="left" w:pos="360"/>
          <w:tab w:val="left" w:pos="450"/>
        </w:tabs>
        <w:ind w:left="360" w:hanging="360"/>
      </w:pPr>
      <w:r w:rsidRPr="004E6DC4">
        <w:t>NCIPC has, on an annual basis, used and will continue to use collected data, to:</w:t>
      </w:r>
    </w:p>
    <w:p w14:paraId="1E163876" w14:textId="77777777" w:rsidR="002121D6" w:rsidRPr="004E6DC4" w:rsidRDefault="002121D6" w:rsidP="002121D6">
      <w:pPr>
        <w:numPr>
          <w:ilvl w:val="0"/>
          <w:numId w:val="8"/>
        </w:numPr>
        <w:tabs>
          <w:tab w:val="left" w:pos="-849"/>
          <w:tab w:val="left" w:pos="-244"/>
          <w:tab w:val="left" w:pos="360"/>
          <w:tab w:val="left" w:pos="964"/>
          <w:tab w:val="left" w:pos="1569"/>
          <w:tab w:val="left" w:pos="2174"/>
          <w:tab w:val="left" w:pos="2779"/>
          <w:tab w:val="left" w:pos="3384"/>
          <w:tab w:val="left" w:pos="3988"/>
          <w:tab w:val="left" w:pos="4593"/>
          <w:tab w:val="left" w:pos="5198"/>
          <w:tab w:val="left" w:pos="5803"/>
          <w:tab w:val="left" w:pos="6408"/>
          <w:tab w:val="left" w:pos="7012"/>
          <w:tab w:val="left" w:pos="7617"/>
          <w:tab w:val="left" w:pos="8222"/>
        </w:tabs>
        <w:autoSpaceDE w:val="0"/>
        <w:autoSpaceDN w:val="0"/>
        <w:adjustRightInd w:val="0"/>
      </w:pPr>
      <w:r w:rsidRPr="004E6DC4">
        <w:t>Identify common features of school-associated violent deaths;</w:t>
      </w:r>
    </w:p>
    <w:p w14:paraId="486DBD23" w14:textId="77777777" w:rsidR="002121D6" w:rsidRPr="004E6DC4" w:rsidRDefault="002121D6" w:rsidP="002121D6">
      <w:pPr>
        <w:pStyle w:val="Level1"/>
        <w:widowControl/>
        <w:numPr>
          <w:ilvl w:val="0"/>
          <w:numId w:val="8"/>
        </w:numPr>
        <w:tabs>
          <w:tab w:val="clear" w:pos="780"/>
          <w:tab w:val="left" w:pos="-849"/>
          <w:tab w:val="left" w:pos="-244"/>
          <w:tab w:val="left" w:pos="360"/>
          <w:tab w:val="left" w:pos="964"/>
          <w:tab w:val="left" w:pos="1569"/>
          <w:tab w:val="left" w:pos="2174"/>
          <w:tab w:val="left" w:pos="2779"/>
          <w:tab w:val="left" w:pos="3384"/>
          <w:tab w:val="left" w:pos="3988"/>
          <w:tab w:val="left" w:pos="4593"/>
          <w:tab w:val="left" w:pos="5198"/>
          <w:tab w:val="left" w:pos="5803"/>
          <w:tab w:val="left" w:pos="6408"/>
          <w:tab w:val="left" w:pos="7012"/>
          <w:tab w:val="left" w:pos="7617"/>
          <w:tab w:val="left" w:pos="8222"/>
        </w:tabs>
        <w:outlineLvl w:val="9"/>
      </w:pPr>
      <w:r w:rsidRPr="004E6DC4">
        <w:t>Measure the prevalence of risk factors for school-associated violent deaths;</w:t>
      </w:r>
    </w:p>
    <w:p w14:paraId="07AC229B" w14:textId="77777777" w:rsidR="002121D6" w:rsidRPr="004E6DC4" w:rsidRDefault="002121D6" w:rsidP="002121D6">
      <w:pPr>
        <w:pStyle w:val="Level1"/>
        <w:widowControl/>
        <w:numPr>
          <w:ilvl w:val="0"/>
          <w:numId w:val="8"/>
        </w:numPr>
        <w:tabs>
          <w:tab w:val="clear" w:pos="780"/>
          <w:tab w:val="left" w:pos="-849"/>
          <w:tab w:val="left" w:pos="-244"/>
          <w:tab w:val="left" w:pos="360"/>
          <w:tab w:val="left" w:pos="964"/>
          <w:tab w:val="left" w:pos="1569"/>
          <w:tab w:val="left" w:pos="2174"/>
          <w:tab w:val="left" w:pos="2779"/>
          <w:tab w:val="left" w:pos="3384"/>
          <w:tab w:val="left" w:pos="3988"/>
          <w:tab w:val="left" w:pos="4593"/>
          <w:tab w:val="left" w:pos="5198"/>
          <w:tab w:val="left" w:pos="5803"/>
          <w:tab w:val="left" w:pos="6408"/>
          <w:tab w:val="left" w:pos="7012"/>
          <w:tab w:val="left" w:pos="7617"/>
          <w:tab w:val="left" w:pos="8222"/>
        </w:tabs>
        <w:outlineLvl w:val="9"/>
      </w:pPr>
      <w:r w:rsidRPr="004E6DC4">
        <w:t>Define which population groups are most affected;</w:t>
      </w:r>
    </w:p>
    <w:p w14:paraId="43B29232" w14:textId="77777777" w:rsidR="002121D6" w:rsidRPr="004E6DC4" w:rsidRDefault="002121D6" w:rsidP="002121D6">
      <w:pPr>
        <w:pStyle w:val="Level1"/>
        <w:widowControl/>
        <w:numPr>
          <w:ilvl w:val="0"/>
          <w:numId w:val="8"/>
        </w:numPr>
        <w:tabs>
          <w:tab w:val="clear" w:pos="780"/>
          <w:tab w:val="left" w:pos="-849"/>
          <w:tab w:val="left" w:pos="-244"/>
          <w:tab w:val="left" w:pos="360"/>
          <w:tab w:val="left" w:pos="964"/>
          <w:tab w:val="left" w:pos="1569"/>
          <w:tab w:val="left" w:pos="2174"/>
          <w:tab w:val="left" w:pos="2779"/>
          <w:tab w:val="left" w:pos="3384"/>
          <w:tab w:val="left" w:pos="3988"/>
          <w:tab w:val="left" w:pos="4593"/>
          <w:tab w:val="left" w:pos="5198"/>
          <w:tab w:val="left" w:pos="5803"/>
          <w:tab w:val="left" w:pos="6408"/>
          <w:tab w:val="left" w:pos="7012"/>
          <w:tab w:val="left" w:pos="7617"/>
          <w:tab w:val="left" w:pos="8222"/>
        </w:tabs>
        <w:outlineLvl w:val="9"/>
      </w:pPr>
      <w:r w:rsidRPr="004E6DC4">
        <w:t>Estimate the rate of school-associated violent death in the United States;</w:t>
      </w:r>
    </w:p>
    <w:p w14:paraId="5FA8273E" w14:textId="77777777" w:rsidR="002121D6" w:rsidRDefault="002121D6" w:rsidP="002121D6">
      <w:pPr>
        <w:pStyle w:val="Level1"/>
        <w:widowControl/>
        <w:numPr>
          <w:ilvl w:val="0"/>
          <w:numId w:val="8"/>
        </w:numPr>
        <w:tabs>
          <w:tab w:val="clear" w:pos="780"/>
          <w:tab w:val="left" w:pos="-849"/>
          <w:tab w:val="left" w:pos="-244"/>
          <w:tab w:val="left" w:pos="360"/>
          <w:tab w:val="left" w:pos="964"/>
          <w:tab w:val="left" w:pos="1569"/>
          <w:tab w:val="left" w:pos="2174"/>
          <w:tab w:val="left" w:pos="2779"/>
          <w:tab w:val="left" w:pos="3384"/>
          <w:tab w:val="left" w:pos="3988"/>
          <w:tab w:val="left" w:pos="4593"/>
          <w:tab w:val="left" w:pos="5198"/>
          <w:tab w:val="left" w:pos="5803"/>
          <w:tab w:val="left" w:pos="6408"/>
          <w:tab w:val="left" w:pos="7012"/>
          <w:tab w:val="left" w:pos="7617"/>
          <w:tab w:val="left" w:pos="8222"/>
        </w:tabs>
        <w:outlineLvl w:val="9"/>
      </w:pPr>
      <w:r w:rsidRPr="004E6DC4">
        <w:t>Monitor the impact of interventions and help direct interventions and resources toward the highest risk subgroups of the population.</w:t>
      </w:r>
    </w:p>
    <w:p w14:paraId="064DD9EE" w14:textId="77777777" w:rsidR="002121D6" w:rsidRDefault="002121D6" w:rsidP="002121D6">
      <w:pPr>
        <w:pStyle w:val="Level1"/>
        <w:widowControl/>
        <w:numPr>
          <w:ilvl w:val="0"/>
          <w:numId w:val="0"/>
        </w:numPr>
        <w:tabs>
          <w:tab w:val="clear" w:pos="780"/>
          <w:tab w:val="left" w:pos="-849"/>
          <w:tab w:val="left" w:pos="-244"/>
          <w:tab w:val="left" w:pos="360"/>
          <w:tab w:val="left" w:pos="964"/>
          <w:tab w:val="left" w:pos="1569"/>
          <w:tab w:val="left" w:pos="2174"/>
          <w:tab w:val="left" w:pos="2779"/>
          <w:tab w:val="left" w:pos="3384"/>
          <w:tab w:val="left" w:pos="3988"/>
          <w:tab w:val="left" w:pos="4593"/>
          <w:tab w:val="left" w:pos="5198"/>
          <w:tab w:val="left" w:pos="5803"/>
          <w:tab w:val="left" w:pos="6408"/>
          <w:tab w:val="left" w:pos="7012"/>
          <w:tab w:val="left" w:pos="7617"/>
          <w:tab w:val="left" w:pos="8222"/>
        </w:tabs>
        <w:ind w:left="780" w:hanging="720"/>
        <w:outlineLvl w:val="9"/>
      </w:pPr>
    </w:p>
    <w:p w14:paraId="3FCA1A5F" w14:textId="2BA9C54D" w:rsidR="00E53290" w:rsidRPr="004E6DC4" w:rsidRDefault="00E53290" w:rsidP="00E53290">
      <w:pPr>
        <w:tabs>
          <w:tab w:val="left" w:pos="-1209"/>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pPr>
      <w:r>
        <w:t>Information</w:t>
      </w:r>
      <w:r w:rsidRPr="004E6DC4">
        <w:t xml:space="preserve"> from this ongoing surveillance effort</w:t>
      </w:r>
      <w:r>
        <w:t xml:space="preserve"> is only shared in aggregate form, and no personally identifiable data or individual-level data are shared.  Historically, data from the SAVD Surveillance System</w:t>
      </w:r>
      <w:r w:rsidRPr="004E6DC4">
        <w:t xml:space="preserve"> ha</w:t>
      </w:r>
      <w:r>
        <w:t>ve</w:t>
      </w:r>
      <w:r w:rsidRPr="004E6DC4">
        <w:t xml:space="preserve"> been used in a variety of settings.  For instance, the US Department of Education has used the data extensively in developing their programs.  Data are published yearly in the Indicators of School Crime and Safety Report.  Researchers from </w:t>
      </w:r>
      <w:smartTag w:uri="urn:schemas-microsoft-com:office:smarttags" w:element="place">
        <w:smartTag w:uri="urn:schemas-microsoft-com:office:smarttags" w:element="PlaceName">
          <w:r w:rsidRPr="004E6DC4">
            <w:t>Harvard</w:t>
          </w:r>
        </w:smartTag>
        <w:r w:rsidRPr="004E6DC4">
          <w:t xml:space="preserve"> </w:t>
        </w:r>
        <w:smartTag w:uri="urn:schemas-microsoft-com:office:smarttags" w:element="PlaceType">
          <w:r w:rsidRPr="004E6DC4">
            <w:t>University</w:t>
          </w:r>
        </w:smartTag>
      </w:smartTag>
      <w:r w:rsidRPr="004E6DC4">
        <w:t xml:space="preserve"> have used these data in preparing a report entitled, </w:t>
      </w:r>
      <w:r w:rsidRPr="004E6DC4">
        <w:rPr>
          <w:i/>
        </w:rPr>
        <w:t>Rampage: The Social Roots of School Shooting.</w:t>
      </w:r>
      <w:r w:rsidRPr="004E6DC4">
        <w:t xml:space="preserve"> CDC staff have also written and published reports that were presented in the Journal of the American Medical Association (JAMA) and CDC's Morbidity and Mortality Weekly Report (MMWR).</w:t>
      </w:r>
    </w:p>
    <w:p w14:paraId="4F1F5973" w14:textId="77777777" w:rsidR="002121D6" w:rsidRDefault="002121D6" w:rsidP="002121D6"/>
    <w:p w14:paraId="7C24A48D" w14:textId="0ABAD8D4" w:rsidR="002121D6" w:rsidRPr="004E6DC4" w:rsidRDefault="00D94300" w:rsidP="002121D6">
      <w:pPr>
        <w:tabs>
          <w:tab w:val="left" w:pos="-1209"/>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r>
        <w:t>T</w:t>
      </w:r>
      <w:r w:rsidR="002121D6" w:rsidRPr="004E6DC4">
        <w:t xml:space="preserve">he proposed data collection will </w:t>
      </w:r>
      <w:r w:rsidR="00E53290">
        <w:t>have little or no e</w:t>
      </w:r>
      <w:r w:rsidR="00E53290" w:rsidRPr="004E6DC4">
        <w:t>ffect</w:t>
      </w:r>
      <w:r w:rsidR="002121D6" w:rsidRPr="004E6DC4">
        <w:t xml:space="preserve"> on the respondent’s privacy.  Respondents are school and law enforcement officials who will provide information about cases based on their roles and their knowledge of case specifics. They will be asked a series of questions about the school affected by a violent incident and the incident itself as well as questions about victims and any offenders that might have been involved. The study’s request for information is thus limited to that pertaining to the cases of interest and does not request the respondent’s personal information.  </w:t>
      </w:r>
    </w:p>
    <w:p w14:paraId="24C9A757" w14:textId="77777777" w:rsidR="002121D6" w:rsidRPr="004E6DC4" w:rsidRDefault="002121D6" w:rsidP="002121D6">
      <w:pPr>
        <w:tabs>
          <w:tab w:val="left" w:pos="-1209"/>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p>
    <w:p w14:paraId="672580A8" w14:textId="77777777" w:rsidR="002121D6" w:rsidRPr="004E6DC4" w:rsidRDefault="002121D6" w:rsidP="002121D6">
      <w:pPr>
        <w:tabs>
          <w:tab w:val="left" w:pos="-1209"/>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r w:rsidRPr="004E6DC4">
        <w:t xml:space="preserve">Each respondent will be interviewed only once.  Study interviewers will be “blinded” to the identity of the respondents. To accomplish this, the study coordinator will contact the official to be interviewed at the time scheduled for the interview. Once the official is on the line, the study coordinator will then transfer the call to the team member assigned to complete the interview. This team member will not know the identity of the person to be interviewed and will not possess any knowledge about the case of interest.   The team member serving as an interviewer will ask that the respondent not reveal their identity during the interview.  </w:t>
      </w:r>
    </w:p>
    <w:p w14:paraId="24C594E2" w14:textId="77777777" w:rsidR="002121D6" w:rsidRPr="004E6DC4" w:rsidRDefault="002121D6" w:rsidP="002121D6">
      <w:pPr>
        <w:tabs>
          <w:tab w:val="left" w:pos="-1209"/>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p>
    <w:p w14:paraId="4AED7280" w14:textId="40CC8F09" w:rsidR="002121D6" w:rsidRPr="004E6DC4" w:rsidRDefault="002121D6" w:rsidP="002121D6">
      <w:pPr>
        <w:tabs>
          <w:tab w:val="left" w:pos="-1209"/>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r w:rsidRPr="004E6DC4">
        <w:t xml:space="preserve">Given the local and often national attention that school-associated deaths attract, and the rarity of such events, the investigation requires special measures to guarantee privacy.  While the CDC Privacy Act Officer previously reviewed the surveillance system’s OMB application and determined that the Privacy Act is not applicable, the NCIPC applied for and received an Assurance of Confidentiality (see Attachment </w:t>
      </w:r>
      <w:r w:rsidR="00B21CFC">
        <w:t>H</w:t>
      </w:r>
      <w:r w:rsidRPr="004E6DC4">
        <w:t>).  This was done to further safeguard the information collected. Under the provisions of the Assurance of Confidentiality, all identifiable information that CDC gathers in this surveillance system will be kept confidential.  This is specifically assured under Section 308</w:t>
      </w:r>
      <w:smartTag w:uri="isiresearchsoft-com/cwyw" w:element="citation">
        <w:r w:rsidRPr="004E6DC4">
          <w:t>(d)</w:t>
        </w:r>
      </w:smartTag>
      <w:r w:rsidRPr="004E6DC4">
        <w:t xml:space="preserve"> of the Public Health Service Act </w:t>
      </w:r>
      <w:smartTag w:uri="isiresearchsoft-com/cwyw" w:element="citation">
        <w:r w:rsidRPr="004E6DC4">
          <w:t>(42 U.S.C. 242 m(d)</w:t>
        </w:r>
      </w:smartTag>
      <w:r w:rsidRPr="004E6DC4">
        <w:t xml:space="preserve">). The Confidentiality Assurance under this law will protect the privacy of people and organizations taking part in this system. </w:t>
      </w:r>
    </w:p>
    <w:p w14:paraId="124E6E85" w14:textId="77777777" w:rsidR="002121D6" w:rsidRPr="004E6DC4" w:rsidRDefault="002121D6" w:rsidP="002121D6">
      <w:pPr>
        <w:tabs>
          <w:tab w:val="left" w:pos="-1209"/>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p>
    <w:p w14:paraId="65F2ABDF" w14:textId="77777777" w:rsidR="002121D6" w:rsidRDefault="002121D6" w:rsidP="002121D6">
      <w:pPr>
        <w:tabs>
          <w:tab w:val="left" w:pos="-1200"/>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r w:rsidRPr="00C30F25">
        <w:rPr>
          <w:lang w:val="en-CA"/>
        </w:rPr>
        <w:fldChar w:fldCharType="begin"/>
      </w:r>
      <w:r w:rsidRPr="00C30F25">
        <w:rPr>
          <w:lang w:val="en-CA"/>
        </w:rPr>
        <w:instrText xml:space="preserve"> SEQ CHAPTER \h \r 1</w:instrText>
      </w:r>
      <w:r w:rsidRPr="00C30F25">
        <w:rPr>
          <w:lang w:val="en-CA"/>
        </w:rPr>
        <w:fldChar w:fldCharType="end"/>
      </w:r>
      <w:r w:rsidRPr="00B25D6C">
        <w:rPr>
          <w:lang w:val="en-CA"/>
        </w:rPr>
        <w:t xml:space="preserve">In addition, </w:t>
      </w:r>
      <w:r w:rsidRPr="00B25D6C">
        <w:t>once</w:t>
      </w:r>
      <w:r w:rsidRPr="0006607B">
        <w:t xml:space="preserve"> a case has been confirmed, a case identification number is assigned, and all links to any information that can identify the school, the individuals involved, or the locations involved are</w:t>
      </w:r>
      <w:r w:rsidRPr="000C0258">
        <w:t xml:space="preserve"> destroyed</w:t>
      </w:r>
      <w:r w:rsidRPr="000135DF">
        <w:t>, creating de-identified databases.   These data</w:t>
      </w:r>
      <w:r w:rsidRPr="002607CF">
        <w:t xml:space="preserve">bases are </w:t>
      </w:r>
      <w:r w:rsidRPr="00590B9C">
        <w:t xml:space="preserve">stored separately in a password-protected file within a </w:t>
      </w:r>
      <w:r w:rsidRPr="00DD3CD5">
        <w:t xml:space="preserve">dedicated, secure directory on the NCIPC </w:t>
      </w:r>
      <w:r w:rsidRPr="00EF62B6">
        <w:t xml:space="preserve">DVP LAN. The principal investigator and study coordinator will have “read/write” privileges to all files; other project staff will have limited “read” privileges to </w:t>
      </w:r>
      <w:r>
        <w:t>de-identified files</w:t>
      </w:r>
      <w:r w:rsidRPr="00EF62B6">
        <w:t xml:space="preserve">. </w:t>
      </w:r>
    </w:p>
    <w:p w14:paraId="29B875C3" w14:textId="77777777" w:rsidR="002121D6" w:rsidRPr="00EF62B6" w:rsidRDefault="002121D6" w:rsidP="002121D6">
      <w:pPr>
        <w:tabs>
          <w:tab w:val="left" w:pos="-1200"/>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p>
    <w:p w14:paraId="248A74F6" w14:textId="77777777" w:rsidR="002121D6" w:rsidRPr="002803DA" w:rsidRDefault="002121D6" w:rsidP="002121D6">
      <w:pPr>
        <w:tabs>
          <w:tab w:val="left" w:pos="-1209"/>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r w:rsidRPr="00EF62B6">
        <w:t xml:space="preserve">After </w:t>
      </w:r>
      <w:r w:rsidRPr="002803DA">
        <w:t xml:space="preserve">case identification numbers are assigned, they are placed in an independent linkage database, and used as an administrative means for the study principal investigator and project manager to coordinate case related data management, and the administration of blinded interviews.  This number is the only means of linking info collected in the study’s four core processes. The linkage database is password-protected and stored within a second dedicated secure directory on the NCIPC DVP LAN.  This second LAN is wholly separate from the first LAN containing the de-identified databases. Only the principal investigator and study coordinator can access this file.  All files are routinely audited to assure preservation of measures employed to assure data integrity, availability, and relevancy. </w:t>
      </w:r>
    </w:p>
    <w:p w14:paraId="6EB5C0E7" w14:textId="77777777" w:rsidR="002121D6" w:rsidRPr="004E6DC4" w:rsidRDefault="002121D6" w:rsidP="002121D6">
      <w:pPr>
        <w:tabs>
          <w:tab w:val="left" w:pos="-1209"/>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p>
    <w:p w14:paraId="770E12A8" w14:textId="1D7BF2D0" w:rsidR="002B086D" w:rsidRPr="002B086D" w:rsidRDefault="002B086D" w:rsidP="002B086D">
      <w:pPr>
        <w:tabs>
          <w:tab w:val="left" w:pos="-1209"/>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autoSpaceDE w:val="0"/>
        <w:autoSpaceDN w:val="0"/>
        <w:adjustRightInd w:val="0"/>
      </w:pPr>
      <w:r w:rsidRPr="002B086D">
        <w:t xml:space="preserve">Respondents are informed about the voluntary nature of their responses.  This is done using language in paragraph two of the telephone consent script (Attachment </w:t>
      </w:r>
      <w:r w:rsidR="00B21CFC">
        <w:t>I</w:t>
      </w:r>
      <w:r w:rsidRPr="002B086D">
        <w:t xml:space="preserve">) and paragraph five of the parental consent form (Attachment </w:t>
      </w:r>
      <w:r w:rsidR="00B21CFC">
        <w:t>J</w:t>
      </w:r>
      <w:r w:rsidRPr="002B086D">
        <w:t>).</w:t>
      </w:r>
    </w:p>
    <w:p w14:paraId="69E9F36E" w14:textId="77777777" w:rsidR="002B086D" w:rsidRPr="002B086D" w:rsidRDefault="002B086D" w:rsidP="002B086D"/>
    <w:p w14:paraId="7061622E" w14:textId="2D3A5939" w:rsidR="00853B15" w:rsidRPr="004E6DC4" w:rsidRDefault="00853B15" w:rsidP="00853B15">
      <w:pPr>
        <w:tabs>
          <w:tab w:val="left" w:pos="-1200"/>
          <w:tab w:val="left" w:pos="-720"/>
          <w:tab w:val="left" w:pos="0"/>
          <w:tab w:val="left" w:pos="1440"/>
          <w:tab w:val="left" w:pos="2340"/>
          <w:tab w:val="left" w:pos="2880"/>
          <w:tab w:val="left" w:pos="3600"/>
          <w:tab w:val="left" w:pos="4320"/>
          <w:tab w:val="left" w:pos="5040"/>
          <w:tab w:val="left" w:pos="5760"/>
          <w:tab w:val="left" w:pos="6480"/>
          <w:tab w:val="left" w:pos="7200"/>
          <w:tab w:val="left" w:pos="7920"/>
          <w:tab w:val="left" w:pos="8640"/>
          <w:tab w:val="left" w:pos="9360"/>
        </w:tabs>
      </w:pPr>
      <w:r w:rsidRPr="004E6DC4">
        <w:t xml:space="preserve">Prior to the start of each interview, informed consent will be obtained over the telephone from the school official or law enforcement officers being interviewed (Attachment </w:t>
      </w:r>
      <w:r w:rsidR="00B21CFC">
        <w:t>I</w:t>
      </w:r>
      <w:r w:rsidRPr="004E6DC4">
        <w:t xml:space="preserve">).  It is possible that some school districts will require parental consent for the release of any school information on the victims and offenders, regardless of whether these individuals are currently enrolled or not. For these instances, a parental consent form has been developed (Attachment </w:t>
      </w:r>
      <w:r w:rsidR="00B21CFC">
        <w:t>J</w:t>
      </w:r>
      <w:r w:rsidRPr="004E6DC4">
        <w:t xml:space="preserve">). </w:t>
      </w:r>
    </w:p>
    <w:p w14:paraId="63006044" w14:textId="77777777" w:rsidR="00853B15" w:rsidRPr="004E6DC4" w:rsidRDefault="00853B15" w:rsidP="00853B15">
      <w:pPr>
        <w:tabs>
          <w:tab w:val="left" w:pos="-1200"/>
          <w:tab w:val="left" w:pos="-720"/>
          <w:tab w:val="left" w:pos="0"/>
          <w:tab w:val="left" w:pos="720"/>
          <w:tab w:val="left" w:pos="1440"/>
          <w:tab w:val="left" w:pos="2340"/>
          <w:tab w:val="left" w:pos="2880"/>
          <w:tab w:val="left" w:pos="3600"/>
          <w:tab w:val="left" w:pos="4320"/>
          <w:tab w:val="left" w:pos="5040"/>
          <w:tab w:val="left" w:pos="5760"/>
          <w:tab w:val="left" w:pos="6480"/>
          <w:tab w:val="left" w:pos="7200"/>
          <w:tab w:val="left" w:pos="7920"/>
          <w:tab w:val="left" w:pos="8640"/>
          <w:tab w:val="left" w:pos="9360"/>
        </w:tabs>
        <w:ind w:left="720"/>
      </w:pPr>
    </w:p>
    <w:p w14:paraId="2079FDBA" w14:textId="77777777" w:rsidR="00853B15" w:rsidRPr="004E6DC4" w:rsidRDefault="00853B15" w:rsidP="00853B15">
      <w:pPr>
        <w:tabs>
          <w:tab w:val="left" w:pos="-1200"/>
          <w:tab w:val="left" w:pos="-720"/>
          <w:tab w:val="left" w:pos="0"/>
          <w:tab w:val="left" w:pos="1440"/>
          <w:tab w:val="left" w:pos="2340"/>
          <w:tab w:val="left" w:pos="2880"/>
          <w:tab w:val="left" w:pos="3600"/>
          <w:tab w:val="left" w:pos="4320"/>
          <w:tab w:val="left" w:pos="5040"/>
          <w:tab w:val="left" w:pos="5760"/>
          <w:tab w:val="left" w:pos="6480"/>
          <w:tab w:val="left" w:pos="7200"/>
          <w:tab w:val="left" w:pos="7920"/>
          <w:tab w:val="left" w:pos="8640"/>
          <w:tab w:val="left" w:pos="9360"/>
        </w:tabs>
      </w:pPr>
      <w:r w:rsidRPr="004E6DC4">
        <w:t>For those cases where parental consent is requested, a school official will be asked to provide contact information for the surviving parents of the victims and offenders. The study coordinator will contact the parents by phone to describe the purpose of the study and the consent procedures. The parents will also be told that a consent form and survey instrument will be mailed to them, which they will be asked to review when it arrives. The study coordinator will schedule a time to call the parents back after the consent package arrives. During this follow-up call, the study coordinator will read through the consent form with the parents, answer any questions they may have, and then ask to parents to sign the form, either giving or declining to give their consent. The parents will then be asked to return the signed consent form to the study coordinator in a stamped, addressed envelope included in the consent packet. To date, there has been only one request for parental consent by a school official.</w:t>
      </w:r>
    </w:p>
    <w:p w14:paraId="75AF11D0" w14:textId="77777777" w:rsidR="00223083" w:rsidRDefault="00223083" w:rsidP="00E53290"/>
    <w:p w14:paraId="29A5020D" w14:textId="77777777" w:rsidR="00E53290" w:rsidRPr="00E53290" w:rsidRDefault="00E53290" w:rsidP="00E53290">
      <w:r w:rsidRPr="00E53290">
        <w:t>During the study, data will be secured through the use of technical, physical, and administrative controls. Hard copies of data (i.e., law enforcement investigative reports and interviews with school and law enforcement personnel) will be kept under lock and key in secured offices in the DVP.  These offices are located on the CDC’s Campus, a secured facility that can be accessed only by presenting the appropriate credentials (i.e., identification badges and smart cards). The building housing the DVP offices can only be access using a key card that has been previously authorized by CDC security.  Digital data will be stored and backed up nightly onto the NCIPC DVP LAN (which is maintained onsite).  These data are secured using technical controls (user identification) that only allow the directories associated with the SAVD system to be accessed by individuals who have been granted authorization by the study PI. The access lists to these directories are audited annually and as needed (e.g., when a staff member leaves the study).   Over the course of the study, data will be reported in the aggregate, such that no individual case can be identified from the reports.  Once data collection is deemed complete, all records bearing identities of the victim, alleged offenders, informants, schools and communities will be destroyed.</w:t>
      </w:r>
    </w:p>
    <w:p w14:paraId="3A4C69B7" w14:textId="77777777" w:rsidR="00E53290" w:rsidRPr="00E53290" w:rsidRDefault="00E53290" w:rsidP="00E53290"/>
    <w:p w14:paraId="208065C7" w14:textId="77777777" w:rsidR="00E53290" w:rsidRPr="00E53290" w:rsidRDefault="00E53290" w:rsidP="00E53290">
      <w:r w:rsidRPr="00E53290">
        <w:t>The operations of the study staff are governed and structured by rules of conduct for the treatment of sensitive information generally and PII specifically.  Policies and rules regarding the treatment and handling of such information are reviewed annually and education regarding them is provided as needed (e.g., when new staff are added to the study or new rules regarding sensitive information are implemented by CDC or HHS). This training instills awareness regarding such policies, the penalties for noncompliance”, and the nature of the administrative, technical and physical safeguards that have been implemented to insure the security and confidentiality of the study’s records and to protect against any anticipated threats or hazards to their security or integrity.  During these trainings staff members are also required to sign security pledges and non-disclosure agreements acknowledging their agreement to uphold the aforementioned responsibilities and to adhere to the study’s guiding policies and guidelines for data collection and management.</w:t>
      </w:r>
    </w:p>
    <w:p w14:paraId="78CD4407" w14:textId="77777777" w:rsidR="00E53290" w:rsidRPr="00E53290" w:rsidRDefault="00E53290" w:rsidP="00E53290"/>
    <w:p w14:paraId="75B7BE58" w14:textId="77777777" w:rsidR="00E53290" w:rsidRPr="00E53290" w:rsidRDefault="00E53290" w:rsidP="00E53290">
      <w:r w:rsidRPr="00E53290">
        <w:t xml:space="preserve">Lastly, event monitoring and incident response is a shared responsibility between the system’s team and the Office of the Chief Information Security Officer (OCISO).  Reports of suspicious security or adverse privacy related events will be directed to the component’s Information Systems Security Officer, CDC Helpdesk, or the CDC Incident Response Team.  The CDC OCISO reports to the HHS Secure One Communications Center, which reports incidents to US-CERT as appropriate.  </w:t>
      </w:r>
    </w:p>
    <w:p w14:paraId="250E3546" w14:textId="77777777" w:rsidR="00E53290" w:rsidRPr="00E53290" w:rsidRDefault="00E53290" w:rsidP="00E53290"/>
    <w:p w14:paraId="26BD51EB" w14:textId="55508C81" w:rsidR="00E53290" w:rsidRDefault="00E53290" w:rsidP="00E53290">
      <w:r w:rsidRPr="00E53290">
        <w:t>The CDC approval for 308(</w:t>
      </w:r>
      <w:r w:rsidR="005B4567">
        <w:t>d) protection is in Attachment H</w:t>
      </w:r>
    </w:p>
    <w:p w14:paraId="3B0A203B" w14:textId="77777777" w:rsidR="00E53290" w:rsidRDefault="00E53290" w:rsidP="00E53290"/>
    <w:p w14:paraId="5657212A" w14:textId="1AE49B05" w:rsidR="00972DEF" w:rsidRPr="00691454" w:rsidRDefault="00972DEF" w:rsidP="00444CD4">
      <w:pPr>
        <w:pStyle w:val="Heading2"/>
      </w:pPr>
      <w:bookmarkStart w:id="14" w:name="_Toc436899229"/>
      <w:r w:rsidRPr="00691454">
        <w:t>A.11.</w:t>
      </w:r>
      <w:r w:rsidRPr="00691454">
        <w:tab/>
      </w:r>
      <w:r w:rsidR="004B03EE">
        <w:t>Insti</w:t>
      </w:r>
      <w:r w:rsidR="00D55AAD">
        <w:t>tu</w:t>
      </w:r>
      <w:r w:rsidR="004B03EE">
        <w:t xml:space="preserve">tional Review Board (IRB) </w:t>
      </w:r>
      <w:r w:rsidRPr="00691454">
        <w:t>Justification for Sensitive Questions</w:t>
      </w:r>
      <w:bookmarkEnd w:id="14"/>
      <w:r w:rsidRPr="00691454">
        <w:tab/>
      </w:r>
    </w:p>
    <w:p w14:paraId="5657212B" w14:textId="77777777" w:rsidR="00972DEF" w:rsidRDefault="00972DEF" w:rsidP="00972DEF"/>
    <w:p w14:paraId="311B56C6" w14:textId="77777777" w:rsidR="004B03EE" w:rsidRPr="00691454" w:rsidRDefault="004B03EE" w:rsidP="004B03EE">
      <w:pPr>
        <w:rPr>
          <w:b/>
        </w:rPr>
      </w:pPr>
      <w:r w:rsidRPr="00691454">
        <w:rPr>
          <w:b/>
        </w:rPr>
        <w:t>IRB Approval</w:t>
      </w:r>
    </w:p>
    <w:p w14:paraId="00DCC0A0" w14:textId="77777777" w:rsidR="004B03EE" w:rsidRPr="00691454" w:rsidRDefault="004B03EE" w:rsidP="004B03EE">
      <w:pPr>
        <w:rPr>
          <w:u w:val="single"/>
        </w:rPr>
      </w:pPr>
    </w:p>
    <w:p w14:paraId="2FD673AC" w14:textId="3355C98C" w:rsidR="004B03EE" w:rsidRDefault="004B03EE" w:rsidP="004B03EE">
      <w:r w:rsidRPr="00691454">
        <w:t xml:space="preserve">The CDC/NCIPC Human Subject Contact has determined that </w:t>
      </w:r>
      <w:r>
        <w:t>IRB approval is required</w:t>
      </w:r>
      <w:r w:rsidR="00034AF2">
        <w:t xml:space="preserve"> (Attachment N</w:t>
      </w:r>
      <w:r w:rsidR="00D94300">
        <w:t>)</w:t>
      </w:r>
      <w:r>
        <w:t xml:space="preserve">.   The CDC IRB has reviewed and approved the study protocol.  See </w:t>
      </w:r>
      <w:r w:rsidRPr="000774D6">
        <w:t>Attachment C</w:t>
      </w:r>
      <w:r>
        <w:t xml:space="preserve"> </w:t>
      </w:r>
      <w:r w:rsidRPr="00691454">
        <w:t xml:space="preserve">for a copy of the IRB </w:t>
      </w:r>
      <w:r>
        <w:t>approval notification.</w:t>
      </w:r>
      <w:r w:rsidRPr="00691454">
        <w:t xml:space="preserve"> </w:t>
      </w:r>
    </w:p>
    <w:p w14:paraId="51205424" w14:textId="77777777" w:rsidR="004B03EE" w:rsidRDefault="004B03EE" w:rsidP="004B03EE"/>
    <w:p w14:paraId="140D1B76" w14:textId="77777777" w:rsidR="004B03EE" w:rsidRDefault="004B03EE" w:rsidP="004B03EE"/>
    <w:p w14:paraId="584B540B" w14:textId="77777777" w:rsidR="00223083" w:rsidRDefault="00223083" w:rsidP="004B03EE">
      <w:pPr>
        <w:rPr>
          <w:b/>
        </w:rPr>
      </w:pPr>
    </w:p>
    <w:p w14:paraId="5CE41105" w14:textId="77777777" w:rsidR="00223083" w:rsidRDefault="00223083" w:rsidP="004B03EE">
      <w:pPr>
        <w:rPr>
          <w:b/>
        </w:rPr>
      </w:pPr>
    </w:p>
    <w:p w14:paraId="2382922E" w14:textId="0F0C6E29" w:rsidR="004B03EE" w:rsidRPr="00691454" w:rsidRDefault="004B03EE" w:rsidP="004B03EE">
      <w:pPr>
        <w:rPr>
          <w:b/>
        </w:rPr>
      </w:pPr>
      <w:r>
        <w:rPr>
          <w:b/>
        </w:rPr>
        <w:t>Justification for Sensitive Questions</w:t>
      </w:r>
    </w:p>
    <w:p w14:paraId="6048D96E" w14:textId="77777777" w:rsidR="004B03EE" w:rsidRPr="00691454" w:rsidRDefault="004B03EE" w:rsidP="004B03EE"/>
    <w:p w14:paraId="6E03C973" w14:textId="052C751D" w:rsidR="00E53290" w:rsidRPr="00C30F25" w:rsidRDefault="00E53290" w:rsidP="00E53290">
      <w:pPr>
        <w:tabs>
          <w:tab w:val="left" w:pos="-1569"/>
          <w:tab w:val="left" w:pos="-964"/>
          <w:tab w:val="left" w:pos="-360"/>
          <w:tab w:val="left" w:pos="849"/>
          <w:tab w:val="left" w:pos="1454"/>
          <w:tab w:val="left" w:pos="2059"/>
          <w:tab w:val="left" w:pos="2664"/>
          <w:tab w:val="left" w:pos="3268"/>
          <w:tab w:val="left" w:pos="3873"/>
          <w:tab w:val="left" w:pos="4478"/>
          <w:tab w:val="left" w:pos="5083"/>
          <w:tab w:val="left" w:pos="5688"/>
          <w:tab w:val="left" w:pos="6292"/>
          <w:tab w:val="left" w:pos="6897"/>
          <w:tab w:val="left" w:pos="7502"/>
          <w:tab w:val="left" w:pos="8107"/>
          <w:tab w:val="left" w:pos="8712"/>
        </w:tabs>
      </w:pPr>
      <w:r w:rsidRPr="00C30F25">
        <w:t xml:space="preserve">The questionnaire contains some questions that are sensitive (e.g., </w:t>
      </w:r>
      <w:r w:rsidR="009F6DC2">
        <w:t xml:space="preserve">questions regarding </w:t>
      </w:r>
      <w:r w:rsidRPr="00C30F25">
        <w:t xml:space="preserve">drug use/abuse, alcohol use/abuse, intimate partner/interpersonal violence, history of sexual violence, and demographic data on race/ethnicity).  No social security numbers or other individual identifier data will be collected. Respondents will be told that they can refuse to answer any question(s) they do not wish to answer, and that they can withdraw or terminate the interview at any time. </w:t>
      </w:r>
    </w:p>
    <w:p w14:paraId="22543D63" w14:textId="77777777" w:rsidR="00E53290" w:rsidRPr="00C30F25" w:rsidRDefault="00E53290" w:rsidP="00E53290">
      <w:pPr>
        <w:tabs>
          <w:tab w:val="left" w:pos="-1569"/>
          <w:tab w:val="left" w:pos="-964"/>
          <w:tab w:val="left" w:pos="-360"/>
          <w:tab w:val="left" w:pos="849"/>
          <w:tab w:val="left" w:pos="1454"/>
          <w:tab w:val="left" w:pos="2059"/>
          <w:tab w:val="left" w:pos="2664"/>
          <w:tab w:val="left" w:pos="3268"/>
          <w:tab w:val="left" w:pos="3873"/>
          <w:tab w:val="left" w:pos="4478"/>
          <w:tab w:val="left" w:pos="5083"/>
          <w:tab w:val="left" w:pos="5688"/>
          <w:tab w:val="left" w:pos="6292"/>
          <w:tab w:val="left" w:pos="6897"/>
          <w:tab w:val="left" w:pos="7502"/>
          <w:tab w:val="left" w:pos="8107"/>
          <w:tab w:val="left" w:pos="8712"/>
        </w:tabs>
      </w:pPr>
    </w:p>
    <w:p w14:paraId="14C3B524" w14:textId="5BB71DF3" w:rsidR="00E53290" w:rsidRPr="00C30F25" w:rsidRDefault="00E53290" w:rsidP="00E53290">
      <w:pPr>
        <w:tabs>
          <w:tab w:val="left" w:pos="-1569"/>
          <w:tab w:val="left" w:pos="-964"/>
          <w:tab w:val="left" w:pos="-360"/>
          <w:tab w:val="left" w:pos="849"/>
          <w:tab w:val="left" w:pos="1454"/>
          <w:tab w:val="left" w:pos="2059"/>
          <w:tab w:val="left" w:pos="2664"/>
          <w:tab w:val="left" w:pos="3268"/>
          <w:tab w:val="left" w:pos="3873"/>
          <w:tab w:val="left" w:pos="4478"/>
          <w:tab w:val="left" w:pos="5083"/>
          <w:tab w:val="left" w:pos="5688"/>
          <w:tab w:val="left" w:pos="6292"/>
          <w:tab w:val="left" w:pos="6897"/>
          <w:tab w:val="left" w:pos="7502"/>
          <w:tab w:val="left" w:pos="8107"/>
          <w:tab w:val="left" w:pos="8712"/>
        </w:tabs>
      </w:pPr>
      <w:r w:rsidRPr="00C30F25">
        <w:rPr>
          <w:u w:val="single"/>
        </w:rPr>
        <w:t>Alcohol use (V15, V1</w:t>
      </w:r>
      <w:r w:rsidR="009F6DC2">
        <w:rPr>
          <w:u w:val="single"/>
        </w:rPr>
        <w:t>5a</w:t>
      </w:r>
      <w:r w:rsidRPr="00C30F25">
        <w:rPr>
          <w:u w:val="single"/>
        </w:rPr>
        <w:t xml:space="preserve">, </w:t>
      </w:r>
      <w:r w:rsidR="009F6DC2">
        <w:rPr>
          <w:u w:val="single"/>
        </w:rPr>
        <w:t xml:space="preserve">V16, V17, </w:t>
      </w:r>
      <w:r w:rsidRPr="00C30F25">
        <w:rPr>
          <w:u w:val="single"/>
        </w:rPr>
        <w:t>O1</w:t>
      </w:r>
      <w:r w:rsidR="009F6DC2">
        <w:rPr>
          <w:u w:val="single"/>
        </w:rPr>
        <w:t>2</w:t>
      </w:r>
      <w:r w:rsidRPr="00C30F25">
        <w:rPr>
          <w:u w:val="single"/>
        </w:rPr>
        <w:t>, O1</w:t>
      </w:r>
      <w:r w:rsidR="009F6DC2">
        <w:rPr>
          <w:u w:val="single"/>
        </w:rPr>
        <w:t>2</w:t>
      </w:r>
      <w:r w:rsidRPr="00C30F25">
        <w:rPr>
          <w:u w:val="single"/>
        </w:rPr>
        <w:t>a, O1</w:t>
      </w:r>
      <w:r w:rsidR="009F6DC2">
        <w:rPr>
          <w:u w:val="single"/>
        </w:rPr>
        <w:t>3</w:t>
      </w:r>
      <w:r w:rsidRPr="00C30F25">
        <w:rPr>
          <w:u w:val="single"/>
        </w:rPr>
        <w:t>, O1</w:t>
      </w:r>
      <w:r w:rsidR="009F6DC2">
        <w:rPr>
          <w:u w:val="single"/>
        </w:rPr>
        <w:t>4</w:t>
      </w:r>
      <w:r w:rsidRPr="00C30F25">
        <w:rPr>
          <w:u w:val="single"/>
        </w:rPr>
        <w:t>)</w:t>
      </w:r>
      <w:r w:rsidRPr="00C30F25">
        <w:t xml:space="preserve"> Alcohol use is an important risk factor for violence.  Information on alcohol consumption is relevant for interpretation of both risk-taking and risk-avoidance behaviors.  </w:t>
      </w:r>
    </w:p>
    <w:p w14:paraId="3308E611" w14:textId="77777777" w:rsidR="00E53290" w:rsidRPr="00C30F25" w:rsidRDefault="00E53290" w:rsidP="00E53290">
      <w:pPr>
        <w:tabs>
          <w:tab w:val="left" w:pos="-1569"/>
          <w:tab w:val="left" w:pos="-964"/>
          <w:tab w:val="left" w:pos="-360"/>
          <w:tab w:val="left" w:pos="849"/>
          <w:tab w:val="left" w:pos="1454"/>
          <w:tab w:val="left" w:pos="2059"/>
          <w:tab w:val="left" w:pos="2664"/>
          <w:tab w:val="left" w:pos="3268"/>
          <w:tab w:val="left" w:pos="3873"/>
          <w:tab w:val="left" w:pos="4478"/>
          <w:tab w:val="left" w:pos="5083"/>
          <w:tab w:val="left" w:pos="5688"/>
          <w:tab w:val="left" w:pos="6292"/>
          <w:tab w:val="left" w:pos="6897"/>
          <w:tab w:val="left" w:pos="7502"/>
          <w:tab w:val="left" w:pos="8107"/>
          <w:tab w:val="left" w:pos="8712"/>
        </w:tabs>
      </w:pPr>
    </w:p>
    <w:p w14:paraId="776EF8A8" w14:textId="1B04E2B3" w:rsidR="00E53290" w:rsidRPr="00C30F25" w:rsidRDefault="00E53290" w:rsidP="00E53290">
      <w:pPr>
        <w:tabs>
          <w:tab w:val="left" w:pos="-1569"/>
          <w:tab w:val="left" w:pos="-964"/>
          <w:tab w:val="left" w:pos="-360"/>
          <w:tab w:val="left" w:pos="849"/>
          <w:tab w:val="left" w:pos="1454"/>
          <w:tab w:val="left" w:pos="2059"/>
          <w:tab w:val="left" w:pos="2664"/>
          <w:tab w:val="left" w:pos="3268"/>
          <w:tab w:val="left" w:pos="3873"/>
          <w:tab w:val="left" w:pos="4478"/>
          <w:tab w:val="left" w:pos="5083"/>
          <w:tab w:val="left" w:pos="5688"/>
          <w:tab w:val="left" w:pos="6292"/>
          <w:tab w:val="left" w:pos="6897"/>
          <w:tab w:val="left" w:pos="7502"/>
          <w:tab w:val="left" w:pos="8107"/>
          <w:tab w:val="left" w:pos="8712"/>
        </w:tabs>
      </w:pPr>
      <w:r w:rsidRPr="00C30F25">
        <w:rPr>
          <w:u w:val="single"/>
        </w:rPr>
        <w:t>Demographic data</w:t>
      </w:r>
      <w:r w:rsidRPr="00C30F25">
        <w:t xml:space="preserve">   Information on race and ethnicity (V08-</w:t>
      </w:r>
      <w:r w:rsidR="009F6DC2">
        <w:t>0</w:t>
      </w:r>
      <w:r w:rsidRPr="00C30F25">
        <w:t xml:space="preserve">9, O05-06) is needed because, as noted in </w:t>
      </w:r>
      <w:r w:rsidRPr="00C30F25">
        <w:rPr>
          <w:i/>
          <w:iCs/>
        </w:rPr>
        <w:t>Healthy People 2020</w:t>
      </w:r>
      <w:r w:rsidRPr="00C30F25">
        <w:t>, there are important disparities in rates and types of violent injuries in different population subgroups.  These differences may be due to differences in the prevalence of injury risks and/or injury prevention measures in populations that have different educational levels or income levels, for which racial or ethnic composition may be a marker.</w:t>
      </w:r>
    </w:p>
    <w:p w14:paraId="7746471B" w14:textId="77777777" w:rsidR="00E53290" w:rsidRPr="00C30F25" w:rsidRDefault="00E53290" w:rsidP="00E53290">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rPr>
          <w:u w:val="single"/>
        </w:rPr>
      </w:pPr>
    </w:p>
    <w:p w14:paraId="5E22BD3C" w14:textId="2579A454" w:rsidR="00E53290" w:rsidRPr="00C30F25" w:rsidRDefault="00E53290" w:rsidP="00E53290">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r w:rsidRPr="00C30F25">
        <w:rPr>
          <w:u w:val="single"/>
        </w:rPr>
        <w:t>Family history of violence, alcohol/drug abuse, child maltreatment (V39, O36)</w:t>
      </w:r>
      <w:r w:rsidRPr="00C30F25">
        <w:t xml:space="preserve"> Chronic fear of violence has psychosocial consequences including increased risk for suicide.  </w:t>
      </w:r>
    </w:p>
    <w:p w14:paraId="75C28C52" w14:textId="77777777" w:rsidR="00E53290" w:rsidRPr="00C30F25" w:rsidRDefault="00E53290" w:rsidP="00E53290">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p>
    <w:p w14:paraId="438E2AB6" w14:textId="120FC928" w:rsidR="00E53290" w:rsidRPr="00C30F25" w:rsidRDefault="009F6DC2" w:rsidP="00E53290">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r>
        <w:rPr>
          <w:u w:val="single"/>
        </w:rPr>
        <w:t xml:space="preserve">Self-harm and </w:t>
      </w:r>
      <w:r w:rsidR="00E53290" w:rsidRPr="00C30F25">
        <w:rPr>
          <w:u w:val="single"/>
        </w:rPr>
        <w:t>Suicid</w:t>
      </w:r>
      <w:r>
        <w:rPr>
          <w:u w:val="single"/>
        </w:rPr>
        <w:t>al Behavior</w:t>
      </w:r>
      <w:r w:rsidR="00E53290" w:rsidRPr="00C30F25">
        <w:rPr>
          <w:u w:val="single"/>
        </w:rPr>
        <w:t xml:space="preserve"> (V4</w:t>
      </w:r>
      <w:r>
        <w:rPr>
          <w:u w:val="single"/>
        </w:rPr>
        <w:t>2</w:t>
      </w:r>
      <w:r w:rsidR="00E53290" w:rsidRPr="00C30F25">
        <w:rPr>
          <w:u w:val="single"/>
        </w:rPr>
        <w:t>-43, O38</w:t>
      </w:r>
      <w:r w:rsidR="00444CD4">
        <w:rPr>
          <w:u w:val="single"/>
        </w:rPr>
        <w:t>-39</w:t>
      </w:r>
      <w:r w:rsidR="00E53290" w:rsidRPr="00C30F25">
        <w:rPr>
          <w:u w:val="single"/>
        </w:rPr>
        <w:t>)</w:t>
      </w:r>
      <w:r w:rsidR="00E53290" w:rsidRPr="00C30F25">
        <w:t xml:space="preserve"> A history of </w:t>
      </w:r>
      <w:r>
        <w:t>self-harm and suicidal behavior are</w:t>
      </w:r>
      <w:r w:rsidR="00E53290" w:rsidRPr="00C30F25">
        <w:t xml:space="preserve"> significant risk factor</w:t>
      </w:r>
      <w:r>
        <w:t>s</w:t>
      </w:r>
      <w:r w:rsidR="00E53290" w:rsidRPr="00C30F25">
        <w:t xml:space="preserve"> for subsequent completed suicide, and the number of previous suicide attempts is related to subsequent suicide outcomes and other health problems. </w:t>
      </w:r>
    </w:p>
    <w:p w14:paraId="40096AF3" w14:textId="77777777" w:rsidR="00E53290" w:rsidRPr="00C30F25" w:rsidRDefault="00E53290" w:rsidP="00E53290">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p>
    <w:p w14:paraId="4458B628" w14:textId="12B22BFF" w:rsidR="00E53290" w:rsidRPr="00C30F25" w:rsidRDefault="00E53290" w:rsidP="00E53290">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r w:rsidRPr="00C30F25">
        <w:rPr>
          <w:u w:val="single"/>
        </w:rPr>
        <w:t>Criminal Activity (O</w:t>
      </w:r>
      <w:r w:rsidR="00444CD4">
        <w:rPr>
          <w:u w:val="single"/>
        </w:rPr>
        <w:t>10, O10a, O10</w:t>
      </w:r>
      <w:r w:rsidRPr="00C30F25">
        <w:rPr>
          <w:u w:val="single"/>
        </w:rPr>
        <w:t>b)</w:t>
      </w:r>
      <w:r w:rsidRPr="00C30F25">
        <w:t xml:space="preserve"> History of criminal activity is an important risk factor for subsequent violent behavior. </w:t>
      </w:r>
    </w:p>
    <w:p w14:paraId="1A50FA1F" w14:textId="77777777" w:rsidR="00E53290" w:rsidRPr="00C30F25" w:rsidRDefault="00E53290" w:rsidP="00E53290">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p>
    <w:p w14:paraId="2F9825B8" w14:textId="698E8C73" w:rsidR="00E53290" w:rsidRPr="00C30F25" w:rsidRDefault="00E53290" w:rsidP="00E53290">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r w:rsidRPr="00C30F25">
        <w:rPr>
          <w:u w:val="single"/>
        </w:rPr>
        <w:t>Psychiatric History (</w:t>
      </w:r>
      <w:r w:rsidR="00444CD4">
        <w:rPr>
          <w:u w:val="single"/>
        </w:rPr>
        <w:t>V36-38</w:t>
      </w:r>
      <w:r w:rsidRPr="00C30F25">
        <w:rPr>
          <w:u w:val="single"/>
        </w:rPr>
        <w:t xml:space="preserve">, </w:t>
      </w:r>
      <w:r w:rsidR="00444CD4">
        <w:rPr>
          <w:u w:val="single"/>
        </w:rPr>
        <w:t>O33-35</w:t>
      </w:r>
      <w:r w:rsidRPr="00C30F25">
        <w:rPr>
          <w:u w:val="single"/>
        </w:rPr>
        <w:t>)</w:t>
      </w:r>
      <w:r w:rsidRPr="00C30F25">
        <w:t xml:space="preserve"> History of depression is a leading risk factor for suicidal activity. Other emotional and mental health problems may also play roles in shaping involvement in violence. </w:t>
      </w:r>
    </w:p>
    <w:p w14:paraId="7AEBCEFE" w14:textId="77777777" w:rsidR="00E53290" w:rsidRPr="00C30F25" w:rsidRDefault="00E53290" w:rsidP="00E53290">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p>
    <w:p w14:paraId="4370ED98" w14:textId="7FAB9E3B" w:rsidR="00E53290" w:rsidRPr="004E6DC4" w:rsidRDefault="00E53290" w:rsidP="00E53290">
      <w:pPr>
        <w:tabs>
          <w:tab w:val="left" w:pos="-1209"/>
          <w:tab w:val="left" w:pos="-604"/>
          <w:tab w:val="left" w:pos="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pPr>
      <w:r w:rsidRPr="00C30F25">
        <w:rPr>
          <w:u w:val="single"/>
        </w:rPr>
        <w:t xml:space="preserve">Sexual Orientation (V44, </w:t>
      </w:r>
      <w:r w:rsidR="00444CD4">
        <w:rPr>
          <w:u w:val="single"/>
        </w:rPr>
        <w:t>O41</w:t>
      </w:r>
      <w:r w:rsidRPr="00C30F25">
        <w:rPr>
          <w:u w:val="single"/>
        </w:rPr>
        <w:t>)</w:t>
      </w:r>
      <w:r w:rsidRPr="00C30F25">
        <w:t xml:space="preserve"> Important to examine if sexual orientation is a risk factor for victimization and/or suicidal activity.</w:t>
      </w:r>
    </w:p>
    <w:p w14:paraId="5ED0325F" w14:textId="77777777" w:rsidR="00E53290" w:rsidRPr="00691454" w:rsidRDefault="00E53290" w:rsidP="00972DEF"/>
    <w:p w14:paraId="5657212C" w14:textId="609EB967" w:rsidR="00972DEF" w:rsidRPr="00691454" w:rsidRDefault="00972DEF" w:rsidP="00444CD4">
      <w:pPr>
        <w:pStyle w:val="Heading2"/>
      </w:pPr>
      <w:bookmarkStart w:id="15" w:name="_Toc436899230"/>
      <w:r w:rsidRPr="00691454">
        <w:t xml:space="preserve">A.12. </w:t>
      </w:r>
      <w:r w:rsidRPr="00691454">
        <w:tab/>
        <w:t>Estimates of Annualized Burden Hours and Costs</w:t>
      </w:r>
      <w:bookmarkEnd w:id="15"/>
      <w:r w:rsidRPr="00691454">
        <w:t xml:space="preserve"> </w:t>
      </w:r>
    </w:p>
    <w:p w14:paraId="5657212D" w14:textId="77777777" w:rsidR="004D7884" w:rsidRDefault="004D7884" w:rsidP="004D7884">
      <w:pPr>
        <w:pStyle w:val="a"/>
        <w:tabs>
          <w:tab w:val="left" w:pos="-1440"/>
        </w:tabs>
        <w:ind w:left="0" w:firstLine="0"/>
      </w:pPr>
    </w:p>
    <w:p w14:paraId="3390BDD3" w14:textId="3A003203" w:rsidR="00444CD4" w:rsidRPr="004E6DC4" w:rsidRDefault="00444CD4" w:rsidP="00444CD4">
      <w:pPr>
        <w:tabs>
          <w:tab w:val="left" w:pos="-1209"/>
          <w:tab w:val="left" w:pos="-604"/>
          <w:tab w:val="left" w:pos="0"/>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 w:val="left" w:pos="9072"/>
        </w:tabs>
        <w:autoSpaceDE w:val="0"/>
        <w:autoSpaceDN w:val="0"/>
        <w:adjustRightInd w:val="0"/>
        <w:rPr>
          <w:b/>
        </w:rPr>
      </w:pPr>
      <w:r w:rsidRPr="004E6DC4">
        <w:t xml:space="preserve">The estimated number of respondents is 70 per year. This is based on an estimated 35 events per year and 2 interviews per event (1 school official and 1 law enforcement official). Each respondent will be interviewed only once.  The estimated total annual </w:t>
      </w:r>
      <w:r>
        <w:t>hour burden on respondents is 75.8</w:t>
      </w:r>
      <w:r w:rsidRPr="004E6DC4">
        <w:t xml:space="preserve"> hours (Table 1).  The estimates are based on the average time to complete the survey during the current implementation of the system.  The hour burden will differ for individual respondents because the use of skip patterns will vary depending on the history of exposure to different risk factors for each victim and perpetrator. Response times for previous interviews ranged from 27 to 85 minutes, with an average time of 54 minutes.  Most of these interviews were conducted with paper-based interview forms. Because the computer-assisted interviewing in the actual survey will be more efficient than the paper-and-pencil technique used previously, we assume that the average interview time will be less than the 6</w:t>
      </w:r>
      <w:r>
        <w:t>5</w:t>
      </w:r>
      <w:r w:rsidRPr="004E6DC4">
        <w:t xml:space="preserve"> minutes used to calculate the burden on respondents.</w:t>
      </w:r>
    </w:p>
    <w:p w14:paraId="66570612" w14:textId="77777777" w:rsidR="00444CD4" w:rsidRDefault="00444CD4" w:rsidP="004D7884">
      <w:pPr>
        <w:pStyle w:val="a"/>
        <w:tabs>
          <w:tab w:val="left" w:pos="-1440"/>
        </w:tabs>
        <w:ind w:left="0" w:firstLine="0"/>
      </w:pPr>
    </w:p>
    <w:p w14:paraId="7B3D193A" w14:textId="77777777" w:rsidR="00444CD4" w:rsidRPr="00691454" w:rsidRDefault="00444CD4" w:rsidP="004D7884">
      <w:pPr>
        <w:pStyle w:val="a"/>
        <w:tabs>
          <w:tab w:val="left" w:pos="-1440"/>
        </w:tabs>
        <w:ind w:left="0" w:firstLine="0"/>
      </w:pPr>
    </w:p>
    <w:p w14:paraId="348B823E" w14:textId="25FD3A12" w:rsidR="00444CD4" w:rsidRPr="00732255" w:rsidRDefault="00444CD4" w:rsidP="00444CD4">
      <w:r w:rsidRPr="00732255">
        <w:t xml:space="preserve">Table 1. </w:t>
      </w:r>
      <w:r>
        <w:t>Estimated Annualized Burden Hours</w:t>
      </w:r>
      <w:r w:rsidRPr="00732255">
        <w:t xml:space="preserve"> </w:t>
      </w:r>
    </w:p>
    <w:tbl>
      <w:tblPr>
        <w:tblpPr w:leftFromText="180" w:rightFromText="180" w:vertAnchor="text" w:tblpY="17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71"/>
        <w:gridCol w:w="1629"/>
        <w:gridCol w:w="1663"/>
        <w:gridCol w:w="1610"/>
        <w:gridCol w:w="1485"/>
        <w:gridCol w:w="1092"/>
      </w:tblGrid>
      <w:tr w:rsidR="00444CD4" w:rsidRPr="006508AA" w14:paraId="47511D41" w14:textId="77777777" w:rsidTr="00444CD4">
        <w:tc>
          <w:tcPr>
            <w:tcW w:w="1871" w:type="dxa"/>
          </w:tcPr>
          <w:p w14:paraId="1CE7F680" w14:textId="77777777" w:rsidR="00444CD4" w:rsidRPr="006508AA" w:rsidRDefault="00444CD4" w:rsidP="00F138F6">
            <w:pPr>
              <w:rPr>
                <w:b/>
              </w:rPr>
            </w:pPr>
            <w:r w:rsidRPr="006508AA">
              <w:rPr>
                <w:b/>
              </w:rPr>
              <w:t xml:space="preserve">Type of Respondent </w:t>
            </w:r>
          </w:p>
        </w:tc>
        <w:tc>
          <w:tcPr>
            <w:tcW w:w="1629" w:type="dxa"/>
          </w:tcPr>
          <w:p w14:paraId="09E84E24" w14:textId="77777777" w:rsidR="00444CD4" w:rsidRPr="006508AA" w:rsidRDefault="00444CD4" w:rsidP="00F138F6">
            <w:pPr>
              <w:rPr>
                <w:b/>
              </w:rPr>
            </w:pPr>
            <w:r w:rsidRPr="006508AA">
              <w:rPr>
                <w:b/>
              </w:rPr>
              <w:t>Form Name</w:t>
            </w:r>
          </w:p>
        </w:tc>
        <w:tc>
          <w:tcPr>
            <w:tcW w:w="1663" w:type="dxa"/>
          </w:tcPr>
          <w:p w14:paraId="300A730D" w14:textId="77777777" w:rsidR="00444CD4" w:rsidRPr="006508AA" w:rsidRDefault="00444CD4" w:rsidP="00F138F6">
            <w:pPr>
              <w:rPr>
                <w:b/>
              </w:rPr>
            </w:pPr>
            <w:r w:rsidRPr="006508AA">
              <w:rPr>
                <w:b/>
              </w:rPr>
              <w:t xml:space="preserve">No. of </w:t>
            </w:r>
          </w:p>
          <w:p w14:paraId="1BEC8780" w14:textId="77777777" w:rsidR="00444CD4" w:rsidRPr="006508AA" w:rsidRDefault="00444CD4" w:rsidP="00F138F6">
            <w:pPr>
              <w:rPr>
                <w:b/>
              </w:rPr>
            </w:pPr>
            <w:r w:rsidRPr="006508AA">
              <w:rPr>
                <w:b/>
              </w:rPr>
              <w:t>Respondents</w:t>
            </w:r>
          </w:p>
        </w:tc>
        <w:tc>
          <w:tcPr>
            <w:tcW w:w="1610" w:type="dxa"/>
          </w:tcPr>
          <w:p w14:paraId="5C1701CE" w14:textId="77777777" w:rsidR="00444CD4" w:rsidRPr="006508AA" w:rsidRDefault="00444CD4" w:rsidP="00F138F6">
            <w:pPr>
              <w:rPr>
                <w:b/>
              </w:rPr>
            </w:pPr>
            <w:r w:rsidRPr="006508AA">
              <w:rPr>
                <w:b/>
              </w:rPr>
              <w:t xml:space="preserve">No. of </w:t>
            </w:r>
          </w:p>
          <w:p w14:paraId="79AD2089" w14:textId="77777777" w:rsidR="00444CD4" w:rsidRPr="006508AA" w:rsidRDefault="00444CD4" w:rsidP="00F138F6">
            <w:pPr>
              <w:rPr>
                <w:b/>
              </w:rPr>
            </w:pPr>
            <w:r w:rsidRPr="006508AA">
              <w:rPr>
                <w:b/>
              </w:rPr>
              <w:t xml:space="preserve">Responses per Respondent </w:t>
            </w:r>
          </w:p>
        </w:tc>
        <w:tc>
          <w:tcPr>
            <w:tcW w:w="1485" w:type="dxa"/>
          </w:tcPr>
          <w:p w14:paraId="01C62CC5" w14:textId="77777777" w:rsidR="00444CD4" w:rsidRPr="006508AA" w:rsidRDefault="00444CD4" w:rsidP="00F138F6">
            <w:pPr>
              <w:rPr>
                <w:b/>
              </w:rPr>
            </w:pPr>
            <w:r w:rsidRPr="006508AA">
              <w:rPr>
                <w:b/>
              </w:rPr>
              <w:t xml:space="preserve">Response Burden (hours) </w:t>
            </w:r>
          </w:p>
        </w:tc>
        <w:tc>
          <w:tcPr>
            <w:tcW w:w="1092" w:type="dxa"/>
          </w:tcPr>
          <w:p w14:paraId="2AB044EE" w14:textId="77777777" w:rsidR="00444CD4" w:rsidRPr="006508AA" w:rsidRDefault="00444CD4" w:rsidP="00F138F6">
            <w:pPr>
              <w:rPr>
                <w:b/>
              </w:rPr>
            </w:pPr>
            <w:r w:rsidRPr="006508AA">
              <w:rPr>
                <w:b/>
              </w:rPr>
              <w:t>Total Burden Hours</w:t>
            </w:r>
          </w:p>
        </w:tc>
      </w:tr>
      <w:tr w:rsidR="00444CD4" w:rsidRPr="006508AA" w14:paraId="004124E8" w14:textId="77777777" w:rsidTr="00444CD4">
        <w:trPr>
          <w:trHeight w:val="1385"/>
        </w:trPr>
        <w:tc>
          <w:tcPr>
            <w:tcW w:w="1871" w:type="dxa"/>
          </w:tcPr>
          <w:p w14:paraId="0DDC1956" w14:textId="77777777" w:rsidR="00444CD4" w:rsidRPr="006508AA" w:rsidRDefault="00444CD4" w:rsidP="00F138F6">
            <w:r>
              <w:t>Law Enforcement Officer</w:t>
            </w:r>
          </w:p>
        </w:tc>
        <w:tc>
          <w:tcPr>
            <w:tcW w:w="1629" w:type="dxa"/>
          </w:tcPr>
          <w:p w14:paraId="4FC4C019" w14:textId="6ED42C15" w:rsidR="00444CD4" w:rsidRPr="006508AA" w:rsidRDefault="00444CD4" w:rsidP="00FF1A9B">
            <w:pPr>
              <w:widowControl w:val="0"/>
              <w:autoSpaceDE w:val="0"/>
              <w:autoSpaceDN w:val="0"/>
              <w:adjustRightInd w:val="0"/>
            </w:pPr>
            <w:r>
              <w:rPr>
                <w:bCs/>
                <w:iCs/>
              </w:rPr>
              <w:t>Law Enforcement Interview Tool</w:t>
            </w:r>
            <w:r w:rsidRPr="006508AA">
              <w:rPr>
                <w:bCs/>
                <w:iCs/>
              </w:rPr>
              <w:t xml:space="preserve"> </w:t>
            </w:r>
            <w:r w:rsidR="001248B5">
              <w:rPr>
                <w:bCs/>
                <w:iCs/>
              </w:rPr>
              <w:t>(Att</w:t>
            </w:r>
            <w:r w:rsidR="00A028D5">
              <w:rPr>
                <w:bCs/>
                <w:iCs/>
              </w:rPr>
              <w:t xml:space="preserve"> </w:t>
            </w:r>
            <w:r w:rsidR="001248B5">
              <w:rPr>
                <w:bCs/>
                <w:iCs/>
              </w:rPr>
              <w:t xml:space="preserve">D) </w:t>
            </w:r>
          </w:p>
        </w:tc>
        <w:tc>
          <w:tcPr>
            <w:tcW w:w="1663" w:type="dxa"/>
          </w:tcPr>
          <w:p w14:paraId="4A0A6057" w14:textId="77777777" w:rsidR="00444CD4" w:rsidRPr="006508AA" w:rsidRDefault="00444CD4" w:rsidP="00F138F6">
            <w:r>
              <w:t>35</w:t>
            </w:r>
          </w:p>
        </w:tc>
        <w:tc>
          <w:tcPr>
            <w:tcW w:w="1610" w:type="dxa"/>
          </w:tcPr>
          <w:p w14:paraId="0B1EBA9B" w14:textId="77777777" w:rsidR="00444CD4" w:rsidRPr="006508AA" w:rsidRDefault="00444CD4" w:rsidP="00F138F6">
            <w:r w:rsidRPr="006508AA">
              <w:t>1</w:t>
            </w:r>
          </w:p>
        </w:tc>
        <w:tc>
          <w:tcPr>
            <w:tcW w:w="1485" w:type="dxa"/>
          </w:tcPr>
          <w:p w14:paraId="34E98D59" w14:textId="51387A4B" w:rsidR="00444CD4" w:rsidRPr="006508AA" w:rsidRDefault="00E56D7C" w:rsidP="00F138F6">
            <w:r>
              <w:t>65/60</w:t>
            </w:r>
          </w:p>
        </w:tc>
        <w:tc>
          <w:tcPr>
            <w:tcW w:w="1092" w:type="dxa"/>
          </w:tcPr>
          <w:p w14:paraId="7EE05C48" w14:textId="7EB876B8" w:rsidR="00444CD4" w:rsidRPr="006508AA" w:rsidRDefault="00E56D7C" w:rsidP="00F138F6">
            <w:r>
              <w:t>38</w:t>
            </w:r>
            <w:r w:rsidR="00444CD4">
              <w:t xml:space="preserve"> hours</w:t>
            </w:r>
          </w:p>
        </w:tc>
      </w:tr>
      <w:tr w:rsidR="00444CD4" w:rsidRPr="006508AA" w14:paraId="0696AB08" w14:textId="77777777" w:rsidTr="00444CD4">
        <w:trPr>
          <w:trHeight w:val="1628"/>
        </w:trPr>
        <w:tc>
          <w:tcPr>
            <w:tcW w:w="1871" w:type="dxa"/>
          </w:tcPr>
          <w:p w14:paraId="5E317760" w14:textId="77777777" w:rsidR="00444CD4" w:rsidRPr="006508AA" w:rsidRDefault="00444CD4" w:rsidP="00F138F6">
            <w:r>
              <w:t>School Official</w:t>
            </w:r>
          </w:p>
        </w:tc>
        <w:tc>
          <w:tcPr>
            <w:tcW w:w="1629" w:type="dxa"/>
          </w:tcPr>
          <w:p w14:paraId="10407F16" w14:textId="77777777" w:rsidR="00444CD4" w:rsidRDefault="00444CD4" w:rsidP="00F138F6">
            <w:pPr>
              <w:widowControl w:val="0"/>
              <w:autoSpaceDE w:val="0"/>
              <w:autoSpaceDN w:val="0"/>
              <w:adjustRightInd w:val="0"/>
              <w:rPr>
                <w:bCs/>
                <w:iCs/>
              </w:rPr>
            </w:pPr>
            <w:r>
              <w:rPr>
                <w:bCs/>
                <w:iCs/>
              </w:rPr>
              <w:t>School Official Interview Tool</w:t>
            </w:r>
            <w:r w:rsidRPr="006508AA">
              <w:rPr>
                <w:bCs/>
                <w:iCs/>
              </w:rPr>
              <w:t xml:space="preserve"> </w:t>
            </w:r>
          </w:p>
          <w:p w14:paraId="2ABD8654" w14:textId="531654A4" w:rsidR="001248B5" w:rsidRPr="006508AA" w:rsidRDefault="001248B5" w:rsidP="00FF1A9B">
            <w:pPr>
              <w:widowControl w:val="0"/>
              <w:autoSpaceDE w:val="0"/>
              <w:autoSpaceDN w:val="0"/>
              <w:adjustRightInd w:val="0"/>
            </w:pPr>
            <w:r>
              <w:rPr>
                <w:bCs/>
                <w:iCs/>
              </w:rPr>
              <w:t>(Att E)</w:t>
            </w:r>
          </w:p>
        </w:tc>
        <w:tc>
          <w:tcPr>
            <w:tcW w:w="1663" w:type="dxa"/>
          </w:tcPr>
          <w:p w14:paraId="43D70E52" w14:textId="77777777" w:rsidR="00444CD4" w:rsidRPr="006508AA" w:rsidRDefault="00444CD4" w:rsidP="00F138F6">
            <w:r>
              <w:t>35</w:t>
            </w:r>
          </w:p>
        </w:tc>
        <w:tc>
          <w:tcPr>
            <w:tcW w:w="1610" w:type="dxa"/>
          </w:tcPr>
          <w:p w14:paraId="2C4D3668" w14:textId="77777777" w:rsidR="00444CD4" w:rsidRPr="006508AA" w:rsidRDefault="00444CD4" w:rsidP="00F138F6">
            <w:r w:rsidRPr="006508AA">
              <w:t>1</w:t>
            </w:r>
          </w:p>
        </w:tc>
        <w:tc>
          <w:tcPr>
            <w:tcW w:w="1485" w:type="dxa"/>
          </w:tcPr>
          <w:p w14:paraId="292D0CB9" w14:textId="2D1D3EF5" w:rsidR="00444CD4" w:rsidRPr="006508AA" w:rsidRDefault="00A028D5" w:rsidP="00F138F6">
            <w:r>
              <w:t>65/60</w:t>
            </w:r>
          </w:p>
        </w:tc>
        <w:tc>
          <w:tcPr>
            <w:tcW w:w="1092" w:type="dxa"/>
          </w:tcPr>
          <w:p w14:paraId="404DDFFC" w14:textId="56051438" w:rsidR="00444CD4" w:rsidRPr="006508AA" w:rsidRDefault="00A028D5" w:rsidP="00F138F6">
            <w:r>
              <w:t>38</w:t>
            </w:r>
            <w:r w:rsidR="00444CD4">
              <w:t xml:space="preserve"> hours</w:t>
            </w:r>
          </w:p>
        </w:tc>
      </w:tr>
      <w:tr w:rsidR="00444CD4" w:rsidRPr="006508AA" w14:paraId="4EEC8B12" w14:textId="77777777" w:rsidTr="00444CD4">
        <w:tc>
          <w:tcPr>
            <w:tcW w:w="8258" w:type="dxa"/>
            <w:gridSpan w:val="5"/>
          </w:tcPr>
          <w:p w14:paraId="7A6D4E13" w14:textId="7A603A3B" w:rsidR="00444CD4" w:rsidRPr="006508AA" w:rsidRDefault="00444CD4" w:rsidP="00F138F6">
            <w:r w:rsidRPr="006508AA">
              <w:t>Total</w:t>
            </w:r>
          </w:p>
        </w:tc>
        <w:tc>
          <w:tcPr>
            <w:tcW w:w="1092" w:type="dxa"/>
          </w:tcPr>
          <w:p w14:paraId="4E593253" w14:textId="68E59942" w:rsidR="00444CD4" w:rsidRPr="006508AA" w:rsidRDefault="00FF1A9B" w:rsidP="00F138F6">
            <w:r>
              <w:t>76</w:t>
            </w:r>
          </w:p>
        </w:tc>
      </w:tr>
    </w:tbl>
    <w:p w14:paraId="63A0011C" w14:textId="77777777" w:rsidR="00444CD4" w:rsidRDefault="00444CD4" w:rsidP="00444CD4"/>
    <w:p w14:paraId="2F9AC338" w14:textId="77777777" w:rsidR="005303FE" w:rsidRDefault="005303FE" w:rsidP="00444CD4"/>
    <w:p w14:paraId="45538178" w14:textId="77777777" w:rsidR="005303FE" w:rsidRDefault="005303FE" w:rsidP="005303FE">
      <w:r w:rsidRPr="004E6DC4">
        <w:t>The only cost to respondents will be time spent on the telephone responding to the survey.</w:t>
      </w:r>
    </w:p>
    <w:p w14:paraId="71FDCCDD" w14:textId="77777777" w:rsidR="00444CD4" w:rsidRDefault="00444CD4" w:rsidP="00444CD4"/>
    <w:p w14:paraId="0C578BA2" w14:textId="2C0101DF" w:rsidR="00444CD4" w:rsidRDefault="00444CD4" w:rsidP="00444CD4">
      <w:r>
        <w:t>Table 2. Estimated Annualized Burden Cost</w:t>
      </w:r>
      <w:r w:rsidR="00541715">
        <w:t>s</w:t>
      </w:r>
      <w:r w:rsidRPr="00732255">
        <w:t xml:space="preserve"> </w:t>
      </w:r>
    </w:p>
    <w:tbl>
      <w:tblPr>
        <w:tblW w:w="93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795"/>
        <w:gridCol w:w="1710"/>
        <w:gridCol w:w="1890"/>
        <w:gridCol w:w="2070"/>
        <w:gridCol w:w="1855"/>
      </w:tblGrid>
      <w:tr w:rsidR="00A028D5" w:rsidRPr="00036F01" w14:paraId="0BA99D80" w14:textId="77777777" w:rsidTr="00A028D5">
        <w:trPr>
          <w:trHeight w:val="824"/>
        </w:trPr>
        <w:tc>
          <w:tcPr>
            <w:tcW w:w="1795" w:type="dxa"/>
          </w:tcPr>
          <w:p w14:paraId="15946E04" w14:textId="77777777" w:rsidR="00A028D5" w:rsidRPr="001B5D5B" w:rsidRDefault="00A028D5" w:rsidP="00F138F6">
            <w:pPr>
              <w:rPr>
                <w:b/>
              </w:rPr>
            </w:pPr>
            <w:r w:rsidRPr="001B5D5B">
              <w:rPr>
                <w:b/>
              </w:rPr>
              <w:t xml:space="preserve">Type of Respondent </w:t>
            </w:r>
          </w:p>
        </w:tc>
        <w:tc>
          <w:tcPr>
            <w:tcW w:w="1710" w:type="dxa"/>
          </w:tcPr>
          <w:p w14:paraId="7A4D50B6" w14:textId="77777777" w:rsidR="00A028D5" w:rsidRPr="001B5D5B" w:rsidRDefault="00A028D5" w:rsidP="00F138F6">
            <w:pPr>
              <w:rPr>
                <w:b/>
              </w:rPr>
            </w:pPr>
            <w:r w:rsidRPr="001B5D5B">
              <w:rPr>
                <w:b/>
              </w:rPr>
              <w:t>Form Name</w:t>
            </w:r>
          </w:p>
        </w:tc>
        <w:tc>
          <w:tcPr>
            <w:tcW w:w="1890" w:type="dxa"/>
          </w:tcPr>
          <w:p w14:paraId="5358E2D4" w14:textId="71210EE4" w:rsidR="00A028D5" w:rsidRPr="001B5D5B" w:rsidRDefault="00A028D5" w:rsidP="00F138F6">
            <w:pPr>
              <w:rPr>
                <w:b/>
              </w:rPr>
            </w:pPr>
            <w:r>
              <w:rPr>
                <w:b/>
              </w:rPr>
              <w:t>Total Burden Hours</w:t>
            </w:r>
            <w:r w:rsidRPr="001B5D5B">
              <w:rPr>
                <w:b/>
              </w:rPr>
              <w:t xml:space="preserve"> </w:t>
            </w:r>
          </w:p>
        </w:tc>
        <w:tc>
          <w:tcPr>
            <w:tcW w:w="2070" w:type="dxa"/>
          </w:tcPr>
          <w:p w14:paraId="1402B915" w14:textId="1C452DB4" w:rsidR="00A028D5" w:rsidRPr="001B5D5B" w:rsidRDefault="00A028D5" w:rsidP="00541715">
            <w:pPr>
              <w:rPr>
                <w:b/>
              </w:rPr>
            </w:pPr>
            <w:r w:rsidRPr="001B5D5B">
              <w:rPr>
                <w:b/>
              </w:rPr>
              <w:t xml:space="preserve">Hourly Wage </w:t>
            </w:r>
            <w:r>
              <w:rPr>
                <w:b/>
              </w:rPr>
              <w:t>Rate</w:t>
            </w:r>
          </w:p>
        </w:tc>
        <w:tc>
          <w:tcPr>
            <w:tcW w:w="1855" w:type="dxa"/>
          </w:tcPr>
          <w:p w14:paraId="47831AD8" w14:textId="33554FE0" w:rsidR="00A028D5" w:rsidRPr="001B5D5B" w:rsidRDefault="00A028D5" w:rsidP="00F138F6">
            <w:pPr>
              <w:rPr>
                <w:b/>
              </w:rPr>
            </w:pPr>
            <w:r>
              <w:rPr>
                <w:b/>
              </w:rPr>
              <w:t xml:space="preserve">Total </w:t>
            </w:r>
            <w:r w:rsidRPr="001B5D5B">
              <w:rPr>
                <w:b/>
              </w:rPr>
              <w:t>Respondent Cost</w:t>
            </w:r>
            <w:r>
              <w:rPr>
                <w:b/>
              </w:rPr>
              <w:t>s</w:t>
            </w:r>
          </w:p>
        </w:tc>
      </w:tr>
      <w:tr w:rsidR="00A028D5" w:rsidRPr="00036F01" w14:paraId="6BDB08AD" w14:textId="77777777" w:rsidTr="00A028D5">
        <w:trPr>
          <w:trHeight w:val="1104"/>
        </w:trPr>
        <w:tc>
          <w:tcPr>
            <w:tcW w:w="1795" w:type="dxa"/>
          </w:tcPr>
          <w:p w14:paraId="050BE07D" w14:textId="77777777" w:rsidR="00A028D5" w:rsidRPr="00165481" w:rsidRDefault="00A028D5" w:rsidP="00F138F6">
            <w:r>
              <w:t>Law Enforcement Officer</w:t>
            </w:r>
            <w:r w:rsidRPr="00165481">
              <w:t xml:space="preserve"> </w:t>
            </w:r>
          </w:p>
        </w:tc>
        <w:tc>
          <w:tcPr>
            <w:tcW w:w="1710" w:type="dxa"/>
          </w:tcPr>
          <w:p w14:paraId="33AFDC99" w14:textId="2BF8750F" w:rsidR="00A028D5" w:rsidRPr="006508AA" w:rsidRDefault="00A028D5" w:rsidP="00FF1A9B">
            <w:pPr>
              <w:widowControl w:val="0"/>
              <w:autoSpaceDE w:val="0"/>
              <w:autoSpaceDN w:val="0"/>
              <w:adjustRightInd w:val="0"/>
            </w:pPr>
            <w:r>
              <w:rPr>
                <w:bCs/>
                <w:iCs/>
              </w:rPr>
              <w:t>Law Enforcement Interview Tool</w:t>
            </w:r>
            <w:r w:rsidRPr="006508AA">
              <w:rPr>
                <w:bCs/>
                <w:iCs/>
              </w:rPr>
              <w:t xml:space="preserve"> </w:t>
            </w:r>
            <w:r>
              <w:rPr>
                <w:bCs/>
                <w:iCs/>
              </w:rPr>
              <w:t>(Att D)</w:t>
            </w:r>
          </w:p>
        </w:tc>
        <w:tc>
          <w:tcPr>
            <w:tcW w:w="1890" w:type="dxa"/>
          </w:tcPr>
          <w:p w14:paraId="36E3F324" w14:textId="1A117D16" w:rsidR="00A028D5" w:rsidRPr="006508AA" w:rsidRDefault="00A028D5" w:rsidP="002A1579">
            <w:r>
              <w:t xml:space="preserve">38 </w:t>
            </w:r>
          </w:p>
        </w:tc>
        <w:tc>
          <w:tcPr>
            <w:tcW w:w="2070" w:type="dxa"/>
          </w:tcPr>
          <w:p w14:paraId="61F37F8C" w14:textId="77777777" w:rsidR="00A028D5" w:rsidRPr="009B764C" w:rsidRDefault="00A028D5" w:rsidP="00F138F6">
            <w:r>
              <w:t>$29.29</w:t>
            </w:r>
          </w:p>
        </w:tc>
        <w:tc>
          <w:tcPr>
            <w:tcW w:w="1855" w:type="dxa"/>
          </w:tcPr>
          <w:p w14:paraId="55710509" w14:textId="134B5656" w:rsidR="00A028D5" w:rsidRPr="009B764C" w:rsidRDefault="00A028D5" w:rsidP="00FF1A9B">
            <w:r>
              <w:t>$1,113.00</w:t>
            </w:r>
          </w:p>
        </w:tc>
      </w:tr>
      <w:tr w:rsidR="00A028D5" w:rsidRPr="00036F01" w14:paraId="2AEB4825" w14:textId="77777777" w:rsidTr="00A028D5">
        <w:trPr>
          <w:trHeight w:val="1874"/>
        </w:trPr>
        <w:tc>
          <w:tcPr>
            <w:tcW w:w="1795" w:type="dxa"/>
          </w:tcPr>
          <w:p w14:paraId="4CE8CFF4" w14:textId="77777777" w:rsidR="00A028D5" w:rsidRPr="00165481" w:rsidRDefault="00A028D5" w:rsidP="00F138F6">
            <w:r>
              <w:t>School Official</w:t>
            </w:r>
          </w:p>
        </w:tc>
        <w:tc>
          <w:tcPr>
            <w:tcW w:w="1710" w:type="dxa"/>
          </w:tcPr>
          <w:p w14:paraId="1A7EAE44" w14:textId="75AF7F89" w:rsidR="00A028D5" w:rsidRPr="006508AA" w:rsidRDefault="00A028D5" w:rsidP="00FF1A9B">
            <w:pPr>
              <w:widowControl w:val="0"/>
              <w:autoSpaceDE w:val="0"/>
              <w:autoSpaceDN w:val="0"/>
              <w:adjustRightInd w:val="0"/>
            </w:pPr>
            <w:r>
              <w:rPr>
                <w:bCs/>
                <w:iCs/>
              </w:rPr>
              <w:t>School Official Interview Tool</w:t>
            </w:r>
            <w:r w:rsidRPr="006508AA">
              <w:rPr>
                <w:bCs/>
                <w:iCs/>
              </w:rPr>
              <w:t xml:space="preserve"> </w:t>
            </w:r>
            <w:r>
              <w:rPr>
                <w:bCs/>
                <w:iCs/>
              </w:rPr>
              <w:t>(Att E)</w:t>
            </w:r>
          </w:p>
        </w:tc>
        <w:tc>
          <w:tcPr>
            <w:tcW w:w="1890" w:type="dxa"/>
          </w:tcPr>
          <w:p w14:paraId="38D5946C" w14:textId="367A25CB" w:rsidR="00A028D5" w:rsidRPr="006508AA" w:rsidRDefault="00A028D5" w:rsidP="00F138F6">
            <w:r>
              <w:t>38</w:t>
            </w:r>
          </w:p>
        </w:tc>
        <w:tc>
          <w:tcPr>
            <w:tcW w:w="2070" w:type="dxa"/>
          </w:tcPr>
          <w:p w14:paraId="74ABCFC5" w14:textId="77777777" w:rsidR="00A028D5" w:rsidRPr="009B764C" w:rsidRDefault="00A028D5" w:rsidP="00F138F6">
            <w:r>
              <w:t>$34.06</w:t>
            </w:r>
          </w:p>
        </w:tc>
        <w:tc>
          <w:tcPr>
            <w:tcW w:w="1855" w:type="dxa"/>
          </w:tcPr>
          <w:p w14:paraId="7E4EAA61" w14:textId="333BAC3C" w:rsidR="00A028D5" w:rsidRPr="009B764C" w:rsidRDefault="00A028D5" w:rsidP="00FF1A9B">
            <w:r>
              <w:t>$1,294.00</w:t>
            </w:r>
          </w:p>
        </w:tc>
      </w:tr>
      <w:tr w:rsidR="00444CD4" w:rsidRPr="00036F01" w14:paraId="7173201A" w14:textId="77777777" w:rsidTr="00A028D5">
        <w:trPr>
          <w:trHeight w:val="268"/>
        </w:trPr>
        <w:tc>
          <w:tcPr>
            <w:tcW w:w="7465" w:type="dxa"/>
            <w:gridSpan w:val="4"/>
          </w:tcPr>
          <w:p w14:paraId="57019DC6" w14:textId="1A728D48" w:rsidR="00444CD4" w:rsidRDefault="00444CD4" w:rsidP="00F138F6">
            <w:r>
              <w:t>Total</w:t>
            </w:r>
          </w:p>
        </w:tc>
        <w:tc>
          <w:tcPr>
            <w:tcW w:w="1855" w:type="dxa"/>
          </w:tcPr>
          <w:p w14:paraId="740EA8EA" w14:textId="4C3BE13B" w:rsidR="00444CD4" w:rsidRDefault="00444CD4" w:rsidP="00F138F6">
            <w:r>
              <w:t>$2,40</w:t>
            </w:r>
            <w:r w:rsidR="00FF1A9B">
              <w:t>7.00</w:t>
            </w:r>
          </w:p>
        </w:tc>
      </w:tr>
    </w:tbl>
    <w:p w14:paraId="68A37277" w14:textId="77777777" w:rsidR="00444CD4" w:rsidRPr="006508AA" w:rsidRDefault="00444CD4" w:rsidP="00444CD4"/>
    <w:p w14:paraId="56572162" w14:textId="52969195" w:rsidR="00972DEF" w:rsidRPr="00691454" w:rsidRDefault="00972DEF" w:rsidP="00444CD4">
      <w:pPr>
        <w:pStyle w:val="Heading2"/>
      </w:pPr>
      <w:bookmarkStart w:id="16" w:name="_Toc436899231"/>
      <w:r w:rsidRPr="00691454">
        <w:t xml:space="preserve">A.13. </w:t>
      </w:r>
      <w:r w:rsidRPr="00691454">
        <w:tab/>
        <w:t>Estimates of Other Total Annual Cost Burden to Respondents or Record Keepers</w:t>
      </w:r>
      <w:bookmarkEnd w:id="16"/>
    </w:p>
    <w:p w14:paraId="56572163" w14:textId="77777777" w:rsidR="00E704DE" w:rsidRDefault="00E704DE" w:rsidP="00E704DE">
      <w:pPr>
        <w:rPr>
          <w:b/>
        </w:rPr>
      </w:pPr>
    </w:p>
    <w:p w14:paraId="534C92F0" w14:textId="77777777" w:rsidR="005303FE" w:rsidRPr="004E6DC4" w:rsidRDefault="005303FE" w:rsidP="005303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4E6DC4">
        <w:t>Respondents will incur no capital and maintenance costs.</w:t>
      </w:r>
    </w:p>
    <w:p w14:paraId="549E8A5B" w14:textId="77777777" w:rsidR="00444CD4" w:rsidRPr="00691454" w:rsidRDefault="00444CD4" w:rsidP="00E704DE">
      <w:pPr>
        <w:rPr>
          <w:b/>
        </w:rPr>
      </w:pPr>
    </w:p>
    <w:p w14:paraId="56572164" w14:textId="72B269DA" w:rsidR="00972DEF" w:rsidRPr="00691454" w:rsidRDefault="00972DEF" w:rsidP="00444CD4">
      <w:pPr>
        <w:pStyle w:val="Heading2"/>
      </w:pPr>
      <w:bookmarkStart w:id="17" w:name="_Toc436899232"/>
      <w:r w:rsidRPr="00691454">
        <w:t xml:space="preserve">A.14. </w:t>
      </w:r>
      <w:r w:rsidRPr="00691454">
        <w:tab/>
        <w:t>Annualized Cost to the Government</w:t>
      </w:r>
      <w:bookmarkEnd w:id="17"/>
      <w:r w:rsidRPr="00691454">
        <w:t xml:space="preserve"> </w:t>
      </w:r>
    </w:p>
    <w:p w14:paraId="6F92EAB7" w14:textId="77777777" w:rsidR="005303FE" w:rsidRDefault="005303FE" w:rsidP="005303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10540C30" w14:textId="77777777" w:rsidR="005303FE" w:rsidRPr="004E6DC4" w:rsidRDefault="005303FE" w:rsidP="005303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4E6DC4">
        <w:t>SAVD is planned as an ongoing surveillance project, with recurring survey preparation and design, data collection, and preparation and analysis of survey results.  The government costs are the personnel costs of federal staff involved in oversight, design, and analysis.  No outside contractors will be used. There will be no printing or publication costs for the government.</w:t>
      </w:r>
    </w:p>
    <w:p w14:paraId="03643F32" w14:textId="77777777" w:rsidR="005303FE" w:rsidRPr="004E6DC4" w:rsidRDefault="005303FE" w:rsidP="005303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pPr>
    </w:p>
    <w:p w14:paraId="37D905A8" w14:textId="77777777" w:rsidR="005303FE" w:rsidRPr="004E6DC4" w:rsidRDefault="005303FE" w:rsidP="005303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pPr>
      <w:r w:rsidRPr="004E6DC4">
        <w:rPr>
          <w:b/>
          <w:bCs/>
          <w:u w:val="single"/>
        </w:rPr>
        <w:t>A.  Contract phases, tasks, and estimated costs</w:t>
      </w:r>
    </w:p>
    <w:p w14:paraId="1BBAC31E" w14:textId="77777777" w:rsidR="005303FE" w:rsidRPr="004E6DC4" w:rsidRDefault="005303FE" w:rsidP="005303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pPr>
    </w:p>
    <w:p w14:paraId="66DC1B81" w14:textId="77777777" w:rsidR="005303FE" w:rsidRPr="004E6DC4" w:rsidRDefault="005303FE" w:rsidP="005303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pPr>
      <w:r w:rsidRPr="004E6DC4">
        <w:t>None</w:t>
      </w:r>
    </w:p>
    <w:p w14:paraId="25181A40" w14:textId="77777777" w:rsidR="005303FE" w:rsidRPr="004E6DC4" w:rsidRDefault="005303FE" w:rsidP="005303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rPr>
          <w:b/>
          <w:bCs/>
        </w:rPr>
      </w:pPr>
    </w:p>
    <w:p w14:paraId="28B3E2CB" w14:textId="5AF59963" w:rsidR="005303FE" w:rsidRPr="004E6DC4" w:rsidRDefault="005303FE" w:rsidP="005303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rPr>
          <w:b/>
          <w:bCs/>
          <w:u w:val="single"/>
        </w:rPr>
      </w:pPr>
      <w:r w:rsidRPr="004E6DC4">
        <w:rPr>
          <w:b/>
          <w:bCs/>
          <w:u w:val="single"/>
        </w:rPr>
        <w:t>B.</w:t>
      </w:r>
      <w:r>
        <w:rPr>
          <w:b/>
          <w:bCs/>
          <w:u w:val="single"/>
        </w:rPr>
        <w:t xml:space="preserve">  Federal (CDC) staff involved </w:t>
      </w:r>
      <w:r w:rsidRPr="004E6DC4">
        <w:rPr>
          <w:b/>
          <w:bCs/>
          <w:u w:val="single"/>
        </w:rPr>
        <w:t>in oversight and/or analysis</w:t>
      </w:r>
    </w:p>
    <w:p w14:paraId="18103B8C" w14:textId="77777777" w:rsidR="005303FE" w:rsidRPr="004E6DC4" w:rsidRDefault="005303FE" w:rsidP="005303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pPr>
    </w:p>
    <w:p w14:paraId="41C92D5F" w14:textId="5AD2C01D" w:rsidR="005303FE" w:rsidRPr="004E6DC4" w:rsidRDefault="005303FE" w:rsidP="005303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sidRPr="005303FE">
        <w:rPr>
          <w:sz w:val="22"/>
          <w:szCs w:val="22"/>
        </w:rPr>
        <w:t xml:space="preserve">Table 3.  Estimated Annualized </w:t>
      </w:r>
      <w:r w:rsidR="00541715">
        <w:rPr>
          <w:sz w:val="22"/>
          <w:szCs w:val="22"/>
        </w:rPr>
        <w:t xml:space="preserve">Government </w:t>
      </w:r>
      <w:r w:rsidRPr="005303FE">
        <w:rPr>
          <w:sz w:val="22"/>
          <w:szCs w:val="22"/>
        </w:rPr>
        <w:t>Cost</w:t>
      </w:r>
      <w:r w:rsidRPr="004E6DC4">
        <w:rPr>
          <w:sz w:val="22"/>
          <w:szCs w:val="22"/>
        </w:rPr>
        <w:tab/>
        <w:t xml:space="preserve">  </w:t>
      </w:r>
      <w:r w:rsidRPr="004E6DC4">
        <w:rPr>
          <w:sz w:val="22"/>
          <w:szCs w:val="22"/>
        </w:rPr>
        <w:tab/>
      </w:r>
      <w:r w:rsidRPr="004E6DC4">
        <w:rPr>
          <w:sz w:val="22"/>
          <w:szCs w:val="22"/>
        </w:rPr>
        <w:tab/>
      </w:r>
      <w:r w:rsidRPr="004E6DC4">
        <w:rPr>
          <w:sz w:val="22"/>
          <w:szCs w:val="22"/>
        </w:rPr>
        <w:tab/>
      </w:r>
    </w:p>
    <w:tbl>
      <w:tblPr>
        <w:tblpPr w:leftFromText="180" w:rightFromText="180" w:vertAnchor="text" w:horzAnchor="margin" w:tblpY="10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41"/>
        <w:gridCol w:w="2355"/>
        <w:gridCol w:w="2313"/>
        <w:gridCol w:w="2341"/>
      </w:tblGrid>
      <w:tr w:rsidR="005303FE" w:rsidRPr="00BD1C80" w14:paraId="4207339A" w14:textId="77777777" w:rsidTr="00F138F6">
        <w:tc>
          <w:tcPr>
            <w:tcW w:w="2394" w:type="dxa"/>
            <w:shd w:val="clear" w:color="auto" w:fill="auto"/>
          </w:tcPr>
          <w:p w14:paraId="5DDE623D"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t>Position</w:t>
            </w:r>
          </w:p>
        </w:tc>
        <w:tc>
          <w:tcPr>
            <w:tcW w:w="2394" w:type="dxa"/>
            <w:shd w:val="clear" w:color="auto" w:fill="auto"/>
          </w:tcPr>
          <w:p w14:paraId="376B9800"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t>Tasks</w:t>
            </w:r>
          </w:p>
        </w:tc>
        <w:tc>
          <w:tcPr>
            <w:tcW w:w="2394" w:type="dxa"/>
            <w:shd w:val="clear" w:color="auto" w:fill="auto"/>
          </w:tcPr>
          <w:p w14:paraId="35B309AC"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t>Avg time / yr</w:t>
            </w:r>
          </w:p>
        </w:tc>
        <w:tc>
          <w:tcPr>
            <w:tcW w:w="2394" w:type="dxa"/>
            <w:shd w:val="clear" w:color="auto" w:fill="auto"/>
          </w:tcPr>
          <w:p w14:paraId="3086E4E0"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t>Avg. cost/yr</w:t>
            </w:r>
          </w:p>
        </w:tc>
      </w:tr>
      <w:tr w:rsidR="005303FE" w:rsidRPr="00BD1C80" w14:paraId="68F83C5E" w14:textId="77777777" w:rsidTr="00F138F6">
        <w:tc>
          <w:tcPr>
            <w:tcW w:w="2394" w:type="dxa"/>
            <w:shd w:val="clear" w:color="auto" w:fill="auto"/>
          </w:tcPr>
          <w:p w14:paraId="295366B3"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rPr>
                <w:sz w:val="22"/>
                <w:szCs w:val="22"/>
              </w:rPr>
              <w:t>Lead behavioral scientist</w:t>
            </w:r>
          </w:p>
        </w:tc>
        <w:tc>
          <w:tcPr>
            <w:tcW w:w="2394" w:type="dxa"/>
            <w:shd w:val="clear" w:color="auto" w:fill="auto"/>
          </w:tcPr>
          <w:p w14:paraId="7F97AD00"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rPr>
                <w:sz w:val="22"/>
                <w:szCs w:val="22"/>
              </w:rPr>
              <w:t>oversight and supervision</w:t>
            </w:r>
          </w:p>
        </w:tc>
        <w:tc>
          <w:tcPr>
            <w:tcW w:w="2394" w:type="dxa"/>
            <w:shd w:val="clear" w:color="auto" w:fill="auto"/>
          </w:tcPr>
          <w:p w14:paraId="78D4E03E" w14:textId="6EA207ED"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sz w:val="22"/>
                <w:szCs w:val="22"/>
              </w:rPr>
              <w:t>10</w:t>
            </w:r>
            <w:r w:rsidRPr="00BD1C80">
              <w:rPr>
                <w:sz w:val="22"/>
                <w:szCs w:val="22"/>
              </w:rPr>
              <w:t>%</w:t>
            </w:r>
          </w:p>
        </w:tc>
        <w:tc>
          <w:tcPr>
            <w:tcW w:w="2394" w:type="dxa"/>
            <w:shd w:val="clear" w:color="auto" w:fill="auto"/>
          </w:tcPr>
          <w:p w14:paraId="19ABA57C" w14:textId="1E2D2700" w:rsidR="005303FE" w:rsidRPr="00BD1C80" w:rsidRDefault="005303FE" w:rsidP="005303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sidRPr="00BD1C80">
              <w:rPr>
                <w:sz w:val="22"/>
                <w:szCs w:val="22"/>
              </w:rPr>
              <w:t>$</w:t>
            </w:r>
            <w:r w:rsidRPr="00BD1C80">
              <w:t xml:space="preserve"> </w:t>
            </w:r>
            <w:r>
              <w:rPr>
                <w:sz w:val="22"/>
                <w:szCs w:val="22"/>
              </w:rPr>
              <w:t>3,570</w:t>
            </w:r>
          </w:p>
        </w:tc>
      </w:tr>
      <w:tr w:rsidR="005303FE" w:rsidRPr="00BD1C80" w14:paraId="33A98C94" w14:textId="77777777" w:rsidTr="00F138F6">
        <w:tc>
          <w:tcPr>
            <w:tcW w:w="2394" w:type="dxa"/>
            <w:shd w:val="clear" w:color="auto" w:fill="auto"/>
          </w:tcPr>
          <w:p w14:paraId="1630D671" w14:textId="643B6E17" w:rsidR="005303FE" w:rsidRPr="00BD1C80" w:rsidRDefault="005303FE" w:rsidP="00E5140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sz w:val="22"/>
                <w:szCs w:val="22"/>
              </w:rPr>
              <w:t>Princip</w:t>
            </w:r>
            <w:r w:rsidR="00E51401">
              <w:rPr>
                <w:sz w:val="22"/>
                <w:szCs w:val="22"/>
              </w:rPr>
              <w:t>al</w:t>
            </w:r>
            <w:r>
              <w:rPr>
                <w:sz w:val="22"/>
                <w:szCs w:val="22"/>
              </w:rPr>
              <w:t xml:space="preserve"> investigator</w:t>
            </w:r>
          </w:p>
        </w:tc>
        <w:tc>
          <w:tcPr>
            <w:tcW w:w="2394" w:type="dxa"/>
            <w:shd w:val="clear" w:color="auto" w:fill="auto"/>
          </w:tcPr>
          <w:p w14:paraId="6A9F5CED" w14:textId="16EEB648"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sz w:val="22"/>
                <w:szCs w:val="22"/>
              </w:rPr>
              <w:t xml:space="preserve">oversight; </w:t>
            </w:r>
            <w:r w:rsidRPr="00BD1C80">
              <w:rPr>
                <w:sz w:val="22"/>
                <w:szCs w:val="22"/>
              </w:rPr>
              <w:t>coordination of data collection; management of study information; quality assurance implementation</w:t>
            </w:r>
          </w:p>
        </w:tc>
        <w:tc>
          <w:tcPr>
            <w:tcW w:w="2394" w:type="dxa"/>
            <w:shd w:val="clear" w:color="auto" w:fill="auto"/>
          </w:tcPr>
          <w:p w14:paraId="7EBCF2EB"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rPr>
                <w:sz w:val="22"/>
                <w:szCs w:val="22"/>
              </w:rPr>
              <w:t>100%</w:t>
            </w:r>
          </w:p>
        </w:tc>
        <w:tc>
          <w:tcPr>
            <w:tcW w:w="2394" w:type="dxa"/>
            <w:shd w:val="clear" w:color="auto" w:fill="auto"/>
          </w:tcPr>
          <w:p w14:paraId="31C0271F" w14:textId="4160B37B" w:rsidR="005303FE" w:rsidRPr="00BD1C80" w:rsidRDefault="005303FE" w:rsidP="005303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rPr>
                <w:sz w:val="22"/>
                <w:szCs w:val="22"/>
              </w:rPr>
              <w:t>$</w:t>
            </w:r>
            <w:r>
              <w:t xml:space="preserve"> </w:t>
            </w:r>
            <w:r>
              <w:rPr>
                <w:sz w:val="22"/>
                <w:szCs w:val="22"/>
              </w:rPr>
              <w:t>87,219</w:t>
            </w:r>
          </w:p>
        </w:tc>
      </w:tr>
      <w:tr w:rsidR="005303FE" w:rsidRPr="00BD1C80" w14:paraId="14A28DF1" w14:textId="77777777" w:rsidTr="00F138F6">
        <w:tc>
          <w:tcPr>
            <w:tcW w:w="2394" w:type="dxa"/>
            <w:shd w:val="clear" w:color="auto" w:fill="auto"/>
          </w:tcPr>
          <w:p w14:paraId="0A82EC13"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rPr>
                <w:sz w:val="22"/>
                <w:szCs w:val="22"/>
              </w:rPr>
              <w:t>Project analyst</w:t>
            </w:r>
          </w:p>
        </w:tc>
        <w:tc>
          <w:tcPr>
            <w:tcW w:w="2394" w:type="dxa"/>
            <w:shd w:val="clear" w:color="auto" w:fill="auto"/>
          </w:tcPr>
          <w:p w14:paraId="5BA7545E"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rPr>
                <w:sz w:val="22"/>
                <w:szCs w:val="22"/>
              </w:rPr>
              <w:t>case identification; data collection; analysis of survey results</w:t>
            </w:r>
            <w:r w:rsidRPr="00BD1C80">
              <w:rPr>
                <w:sz w:val="22"/>
                <w:szCs w:val="22"/>
              </w:rPr>
              <w:tab/>
            </w:r>
          </w:p>
        </w:tc>
        <w:tc>
          <w:tcPr>
            <w:tcW w:w="2394" w:type="dxa"/>
            <w:shd w:val="clear" w:color="auto" w:fill="auto"/>
          </w:tcPr>
          <w:p w14:paraId="3D5C6E38"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rPr>
                <w:sz w:val="22"/>
                <w:szCs w:val="22"/>
              </w:rPr>
              <w:t>100%</w:t>
            </w:r>
          </w:p>
        </w:tc>
        <w:tc>
          <w:tcPr>
            <w:tcW w:w="2394" w:type="dxa"/>
            <w:shd w:val="clear" w:color="auto" w:fill="auto"/>
          </w:tcPr>
          <w:p w14:paraId="1DFD2C8B"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rPr>
                <w:sz w:val="22"/>
                <w:szCs w:val="22"/>
              </w:rPr>
              <w:t>$</w:t>
            </w:r>
            <w:r>
              <w:t xml:space="preserve"> </w:t>
            </w:r>
            <w:r w:rsidRPr="005B627E">
              <w:rPr>
                <w:sz w:val="22"/>
                <w:szCs w:val="22"/>
              </w:rPr>
              <w:t>68</w:t>
            </w:r>
            <w:r>
              <w:rPr>
                <w:sz w:val="22"/>
                <w:szCs w:val="22"/>
              </w:rPr>
              <w:t>,</w:t>
            </w:r>
            <w:r w:rsidRPr="005B627E">
              <w:rPr>
                <w:sz w:val="22"/>
                <w:szCs w:val="22"/>
              </w:rPr>
              <w:t>597</w:t>
            </w:r>
          </w:p>
        </w:tc>
      </w:tr>
      <w:tr w:rsidR="005303FE" w:rsidRPr="00BD1C80" w14:paraId="5A19C114" w14:textId="77777777" w:rsidTr="00F138F6">
        <w:tc>
          <w:tcPr>
            <w:tcW w:w="2394" w:type="dxa"/>
            <w:shd w:val="clear" w:color="auto" w:fill="auto"/>
          </w:tcPr>
          <w:p w14:paraId="3B2C07EE"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D1C80">
              <w:rPr>
                <w:b/>
                <w:bCs/>
                <w:sz w:val="22"/>
                <w:szCs w:val="22"/>
              </w:rPr>
              <w:t>Annualized federal costs:</w:t>
            </w:r>
          </w:p>
        </w:tc>
        <w:tc>
          <w:tcPr>
            <w:tcW w:w="2394" w:type="dxa"/>
            <w:shd w:val="clear" w:color="auto" w:fill="auto"/>
          </w:tcPr>
          <w:p w14:paraId="233903D7"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tc>
        <w:tc>
          <w:tcPr>
            <w:tcW w:w="2394" w:type="dxa"/>
            <w:shd w:val="clear" w:color="auto" w:fill="auto"/>
          </w:tcPr>
          <w:p w14:paraId="5D55026E" w14:textId="77777777" w:rsidR="005303FE" w:rsidRPr="00BD1C80" w:rsidRDefault="005303FE" w:rsidP="00F138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tc>
        <w:tc>
          <w:tcPr>
            <w:tcW w:w="2394" w:type="dxa"/>
            <w:shd w:val="clear" w:color="auto" w:fill="auto"/>
          </w:tcPr>
          <w:p w14:paraId="214B2010" w14:textId="5C41370E" w:rsidR="005303FE" w:rsidRPr="00BD1C80" w:rsidRDefault="005303FE" w:rsidP="008E054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5B627E">
              <w:rPr>
                <w:b/>
                <w:bCs/>
                <w:sz w:val="22"/>
                <w:szCs w:val="22"/>
              </w:rPr>
              <w:t>$</w:t>
            </w:r>
            <w:r w:rsidR="008E054B">
              <w:rPr>
                <w:b/>
                <w:bCs/>
                <w:sz w:val="22"/>
                <w:szCs w:val="22"/>
              </w:rPr>
              <w:t>159,56</w:t>
            </w:r>
            <w:r>
              <w:rPr>
                <w:b/>
                <w:bCs/>
                <w:sz w:val="22"/>
                <w:szCs w:val="22"/>
              </w:rPr>
              <w:t>6/yr (excluding fringe)</w:t>
            </w:r>
            <w:r w:rsidRPr="005B627E">
              <w:rPr>
                <w:b/>
                <w:bCs/>
                <w:sz w:val="22"/>
                <w:szCs w:val="22"/>
              </w:rPr>
              <w:t xml:space="preserve">  </w:t>
            </w:r>
          </w:p>
        </w:tc>
      </w:tr>
    </w:tbl>
    <w:p w14:paraId="2911101B" w14:textId="77777777" w:rsidR="005303FE" w:rsidRPr="004E6DC4" w:rsidRDefault="005303FE" w:rsidP="005303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sz w:val="22"/>
          <w:szCs w:val="22"/>
        </w:rPr>
      </w:pPr>
    </w:p>
    <w:p w14:paraId="0EA3AE9C" w14:textId="77777777" w:rsidR="005303FE" w:rsidRPr="004E6DC4" w:rsidRDefault="005303FE" w:rsidP="005303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14:paraId="16ABA8F9" w14:textId="77777777" w:rsidR="005303FE" w:rsidRDefault="005303FE" w:rsidP="005303FE">
      <w:pPr>
        <w:pStyle w:val="SL-FlLftSgl"/>
        <w:rPr>
          <w:bCs/>
        </w:rPr>
      </w:pPr>
      <w:r w:rsidRPr="005303FE">
        <w:rPr>
          <w:bCs/>
        </w:rPr>
        <w:t>Funds for this project are transferred to the CDC budget from the Department of Education via an Interagency Agreement.  This amount is approximately $85,000</w:t>
      </w:r>
      <w:r>
        <w:rPr>
          <w:bCs/>
        </w:rPr>
        <w:t>.</w:t>
      </w:r>
    </w:p>
    <w:p w14:paraId="4B12252C" w14:textId="77777777" w:rsidR="005303FE" w:rsidRDefault="005303FE" w:rsidP="005303FE">
      <w:pPr>
        <w:pStyle w:val="SL-FlLftSgl"/>
        <w:rPr>
          <w:bCs/>
        </w:rPr>
      </w:pPr>
    </w:p>
    <w:p w14:paraId="56572174" w14:textId="56C58CAE" w:rsidR="00972DEF" w:rsidRDefault="00972DEF" w:rsidP="005303FE">
      <w:pPr>
        <w:pStyle w:val="Heading2"/>
      </w:pPr>
      <w:bookmarkStart w:id="18" w:name="_Toc436899233"/>
      <w:r w:rsidRPr="00691454">
        <w:t xml:space="preserve">A.15. </w:t>
      </w:r>
      <w:r w:rsidRPr="00691454">
        <w:tab/>
        <w:t>Explanation for Program Changes or Adjustments</w:t>
      </w:r>
      <w:bookmarkEnd w:id="18"/>
      <w:r w:rsidRPr="00691454">
        <w:t xml:space="preserve"> </w:t>
      </w:r>
    </w:p>
    <w:p w14:paraId="2A5082DA" w14:textId="77777777" w:rsidR="00F1274C" w:rsidRPr="00F1274C" w:rsidRDefault="00F1274C" w:rsidP="00F1274C"/>
    <w:p w14:paraId="055DA71C" w14:textId="77777777" w:rsidR="00F1274C" w:rsidRPr="00C30F25" w:rsidRDefault="00F1274C" w:rsidP="00F1274C">
      <w:pPr>
        <w:pStyle w:val="Heading3"/>
      </w:pPr>
      <w:bookmarkStart w:id="19" w:name="_Toc423520383"/>
      <w:bookmarkStart w:id="20" w:name="_Toc436899234"/>
      <w:r w:rsidRPr="00C30F25">
        <w:t>Changes to data collection instruments:</w:t>
      </w:r>
      <w:bookmarkEnd w:id="19"/>
      <w:bookmarkEnd w:id="20"/>
    </w:p>
    <w:p w14:paraId="74E09F2E" w14:textId="322767B4" w:rsidR="00F1274C" w:rsidRPr="00C30F25" w:rsidRDefault="00F1274C" w:rsidP="00F1274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C30F25">
        <w:t>Three categories of changes to the study’s data collection instruments were proposed and approved by CDC’s IRB.   These included item eliminations, item revisions, and addition of completely new items.  Item eliminations were completed to streamline and focus the interview tools and decrease respondent burden.  Elimination decisions were based upon analyses of information regarding missing values and considerations of a given item’s utility with the study's overall prevention objectives.  Item revisions and additions were implemented to enhance either the scope or relevance of the information previously collected.  They also reflect recent advancements and developments in research addressing violence in school settings.</w:t>
      </w:r>
      <w:r>
        <w:t xml:space="preserve"> Summary info on these changes is presented in Attachments </w:t>
      </w:r>
      <w:r w:rsidR="00034AF2">
        <w:t>K</w:t>
      </w:r>
      <w:r w:rsidR="00F937BC">
        <w:t xml:space="preserve"> </w:t>
      </w:r>
      <w:r w:rsidR="008802F4">
        <w:t xml:space="preserve">(summary of proposed changes), </w:t>
      </w:r>
      <w:r w:rsidR="00034AF2">
        <w:t>L</w:t>
      </w:r>
      <w:r w:rsidR="008802F4">
        <w:t xml:space="preserve"> (cross walk of changes to the law enforcement interview), and </w:t>
      </w:r>
      <w:r w:rsidR="00034AF2">
        <w:t xml:space="preserve">M </w:t>
      </w:r>
      <w:r w:rsidR="008802F4">
        <w:t>(cross walk of changes to the school official interview)</w:t>
      </w:r>
      <w:r>
        <w:t xml:space="preserve">.  </w:t>
      </w:r>
    </w:p>
    <w:p w14:paraId="6847A8E3" w14:textId="77777777" w:rsidR="00F1274C" w:rsidRDefault="00F1274C" w:rsidP="00F1274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56572176" w14:textId="0A6F918C" w:rsidR="00972DEF" w:rsidRPr="00691454" w:rsidRDefault="00972DEF" w:rsidP="005303FE">
      <w:pPr>
        <w:pStyle w:val="Heading2"/>
      </w:pPr>
      <w:bookmarkStart w:id="21" w:name="_Toc436899235"/>
      <w:r w:rsidRPr="00691454">
        <w:t>A.16. Plans for Tabulation</w:t>
      </w:r>
      <w:r w:rsidR="00203955" w:rsidRPr="00691454">
        <w:t xml:space="preserve"> and </w:t>
      </w:r>
      <w:r w:rsidRPr="00691454">
        <w:t>Publi</w:t>
      </w:r>
      <w:r w:rsidR="004B03EE">
        <w:t xml:space="preserve">cation </w:t>
      </w:r>
      <w:r w:rsidRPr="00691454">
        <w:t xml:space="preserve">and Project Time Schedule </w:t>
      </w:r>
      <w:bookmarkEnd w:id="21"/>
    </w:p>
    <w:p w14:paraId="1F4E9525" w14:textId="77777777" w:rsidR="00EB62A8" w:rsidRDefault="00EB62A8" w:rsidP="00F1274C">
      <w:pPr>
        <w:pStyle w:val="BodyTextIndent"/>
        <w:ind w:left="0"/>
      </w:pPr>
    </w:p>
    <w:p w14:paraId="06752AA3" w14:textId="38878408" w:rsidR="00F1274C" w:rsidRPr="004E6DC4" w:rsidRDefault="00F1274C" w:rsidP="00F1274C">
      <w:pPr>
        <w:pStyle w:val="BodyTextIndent"/>
        <w:ind w:left="0"/>
      </w:pPr>
      <w:r>
        <w:t>It</w:t>
      </w:r>
      <w:r w:rsidRPr="004E6DC4">
        <w:t xml:space="preserve"> is anticipated that there will be multiple publications from the survey.  All data will be received, reviewed, analyzed, published, and disseminated by CDC.   </w:t>
      </w:r>
    </w:p>
    <w:p w14:paraId="57F16636" w14:textId="77777777" w:rsidR="00F1274C" w:rsidRPr="004E6DC4" w:rsidRDefault="00F1274C" w:rsidP="00F1274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62EB0BE4" w14:textId="77777777" w:rsidR="00F1274C" w:rsidRPr="004E6DC4" w:rsidRDefault="00F1274C" w:rsidP="00F1274C">
      <w:pPr>
        <w:pStyle w:val="BodyTextIndent"/>
        <w:tabs>
          <w:tab w:val="left" w:pos="-849"/>
          <w:tab w:val="left" w:pos="-244"/>
          <w:tab w:val="left" w:pos="-90"/>
          <w:tab w:val="left" w:pos="964"/>
          <w:tab w:val="left" w:pos="1569"/>
          <w:tab w:val="left" w:pos="2779"/>
          <w:tab w:val="left" w:pos="3384"/>
          <w:tab w:val="left" w:pos="3988"/>
          <w:tab w:val="left" w:pos="4593"/>
          <w:tab w:val="left" w:pos="5198"/>
          <w:tab w:val="left" w:pos="5803"/>
          <w:tab w:val="left" w:pos="6408"/>
          <w:tab w:val="left" w:pos="7012"/>
          <w:tab w:val="left" w:pos="7617"/>
          <w:tab w:val="left" w:pos="8222"/>
        </w:tabs>
        <w:ind w:left="0"/>
      </w:pPr>
      <w:r w:rsidRPr="004E6DC4">
        <w:t xml:space="preserve">The analysis plan follows the objectives of the SAVD System, which are to: </w:t>
      </w:r>
    </w:p>
    <w:p w14:paraId="6E3427B5" w14:textId="77777777" w:rsidR="00F1274C" w:rsidRPr="004E6DC4" w:rsidRDefault="00F1274C" w:rsidP="00F1274C">
      <w:pPr>
        <w:tabs>
          <w:tab w:val="left" w:pos="-849"/>
          <w:tab w:val="left" w:pos="-244"/>
          <w:tab w:val="left" w:pos="-90"/>
          <w:tab w:val="left" w:pos="964"/>
          <w:tab w:val="left" w:pos="1569"/>
          <w:tab w:val="left" w:pos="2174"/>
          <w:tab w:val="left" w:pos="2779"/>
          <w:tab w:val="left" w:pos="3384"/>
          <w:tab w:val="left" w:pos="3988"/>
          <w:tab w:val="left" w:pos="4593"/>
          <w:tab w:val="left" w:pos="5198"/>
          <w:tab w:val="left" w:pos="5803"/>
          <w:tab w:val="left" w:pos="6408"/>
          <w:tab w:val="left" w:pos="7012"/>
          <w:tab w:val="left" w:pos="7617"/>
          <w:tab w:val="left" w:pos="8222"/>
        </w:tabs>
      </w:pPr>
    </w:p>
    <w:p w14:paraId="61E42A96" w14:textId="77777777" w:rsidR="00F1274C" w:rsidRPr="004E6DC4" w:rsidRDefault="00F1274C" w:rsidP="00F1274C">
      <w:pPr>
        <w:numPr>
          <w:ilvl w:val="0"/>
          <w:numId w:val="13"/>
        </w:numPr>
        <w:tabs>
          <w:tab w:val="left" w:pos="-849"/>
          <w:tab w:val="left" w:pos="-244"/>
          <w:tab w:val="left" w:pos="-90"/>
          <w:tab w:val="left" w:pos="964"/>
          <w:tab w:val="left" w:pos="1569"/>
          <w:tab w:val="left" w:pos="2174"/>
          <w:tab w:val="left" w:pos="2779"/>
          <w:tab w:val="left" w:pos="3384"/>
          <w:tab w:val="left" w:pos="3988"/>
          <w:tab w:val="left" w:pos="4593"/>
          <w:tab w:val="left" w:pos="5198"/>
          <w:tab w:val="left" w:pos="5803"/>
          <w:tab w:val="left" w:pos="6408"/>
          <w:tab w:val="left" w:pos="7012"/>
          <w:tab w:val="left" w:pos="7617"/>
          <w:tab w:val="left" w:pos="8222"/>
        </w:tabs>
        <w:autoSpaceDE w:val="0"/>
        <w:autoSpaceDN w:val="0"/>
        <w:adjustRightInd w:val="0"/>
        <w:ind w:left="900"/>
      </w:pPr>
      <w:r w:rsidRPr="004E6DC4">
        <w:t>Identify common features of school-associated violent deaths;</w:t>
      </w:r>
    </w:p>
    <w:p w14:paraId="0942A2A0" w14:textId="77777777" w:rsidR="00F1274C" w:rsidRPr="004E6DC4" w:rsidRDefault="00F1274C" w:rsidP="00F1274C">
      <w:pPr>
        <w:numPr>
          <w:ilvl w:val="0"/>
          <w:numId w:val="13"/>
        </w:numPr>
        <w:tabs>
          <w:tab w:val="left" w:pos="-849"/>
          <w:tab w:val="left" w:pos="-244"/>
          <w:tab w:val="left" w:pos="-90"/>
          <w:tab w:val="left" w:pos="964"/>
          <w:tab w:val="left" w:pos="1569"/>
          <w:tab w:val="left" w:pos="2174"/>
          <w:tab w:val="left" w:pos="2779"/>
          <w:tab w:val="left" w:pos="3384"/>
          <w:tab w:val="left" w:pos="3988"/>
          <w:tab w:val="left" w:pos="4593"/>
          <w:tab w:val="left" w:pos="5198"/>
          <w:tab w:val="left" w:pos="5803"/>
          <w:tab w:val="left" w:pos="6408"/>
          <w:tab w:val="left" w:pos="7012"/>
          <w:tab w:val="left" w:pos="7617"/>
          <w:tab w:val="left" w:pos="8222"/>
        </w:tabs>
        <w:autoSpaceDE w:val="0"/>
        <w:autoSpaceDN w:val="0"/>
        <w:adjustRightInd w:val="0"/>
        <w:ind w:left="900"/>
      </w:pPr>
      <w:r w:rsidRPr="004E6DC4">
        <w:t>Measure the prevalence of risk factors for injury;</w:t>
      </w:r>
    </w:p>
    <w:p w14:paraId="5C657757" w14:textId="77777777" w:rsidR="00F1274C" w:rsidRPr="004E6DC4" w:rsidRDefault="00F1274C" w:rsidP="00F1274C">
      <w:pPr>
        <w:numPr>
          <w:ilvl w:val="0"/>
          <w:numId w:val="13"/>
        </w:numPr>
        <w:tabs>
          <w:tab w:val="left" w:pos="-849"/>
          <w:tab w:val="left" w:pos="-244"/>
          <w:tab w:val="left" w:pos="-90"/>
          <w:tab w:val="left" w:pos="964"/>
          <w:tab w:val="left" w:pos="1569"/>
          <w:tab w:val="left" w:pos="2174"/>
          <w:tab w:val="left" w:pos="2779"/>
          <w:tab w:val="left" w:pos="3384"/>
          <w:tab w:val="left" w:pos="3988"/>
          <w:tab w:val="left" w:pos="4593"/>
          <w:tab w:val="left" w:pos="5198"/>
          <w:tab w:val="left" w:pos="5803"/>
          <w:tab w:val="left" w:pos="6408"/>
          <w:tab w:val="left" w:pos="7012"/>
          <w:tab w:val="left" w:pos="7617"/>
          <w:tab w:val="left" w:pos="8222"/>
        </w:tabs>
        <w:autoSpaceDE w:val="0"/>
        <w:autoSpaceDN w:val="0"/>
        <w:adjustRightInd w:val="0"/>
        <w:ind w:left="900"/>
      </w:pPr>
      <w:r w:rsidRPr="004E6DC4">
        <w:t>Define which population groups are most affected;</w:t>
      </w:r>
    </w:p>
    <w:p w14:paraId="3BA02CAE" w14:textId="77777777" w:rsidR="00F1274C" w:rsidRPr="004E6DC4" w:rsidRDefault="00F1274C" w:rsidP="00F1274C">
      <w:pPr>
        <w:numPr>
          <w:ilvl w:val="0"/>
          <w:numId w:val="13"/>
        </w:numPr>
        <w:tabs>
          <w:tab w:val="left" w:pos="-849"/>
          <w:tab w:val="left" w:pos="-244"/>
          <w:tab w:val="left" w:pos="-90"/>
          <w:tab w:val="left" w:pos="964"/>
          <w:tab w:val="left" w:pos="1569"/>
          <w:tab w:val="left" w:pos="2174"/>
          <w:tab w:val="left" w:pos="2779"/>
          <w:tab w:val="left" w:pos="3384"/>
          <w:tab w:val="left" w:pos="3988"/>
          <w:tab w:val="left" w:pos="4593"/>
          <w:tab w:val="left" w:pos="5198"/>
          <w:tab w:val="left" w:pos="5803"/>
          <w:tab w:val="left" w:pos="6408"/>
          <w:tab w:val="left" w:pos="7012"/>
          <w:tab w:val="left" w:pos="7617"/>
          <w:tab w:val="left" w:pos="8222"/>
        </w:tabs>
        <w:autoSpaceDE w:val="0"/>
        <w:autoSpaceDN w:val="0"/>
        <w:adjustRightInd w:val="0"/>
        <w:ind w:left="900"/>
      </w:pPr>
      <w:r w:rsidRPr="004E6DC4">
        <w:t xml:space="preserve">Estimate the rate of school-associated violent death in the </w:t>
      </w:r>
      <w:smartTag w:uri="urn:schemas-microsoft-com:office:smarttags" w:element="place">
        <w:smartTag w:uri="urn:schemas-microsoft-com:office:smarttags" w:element="country-region">
          <w:r w:rsidRPr="004E6DC4">
            <w:t>United States</w:t>
          </w:r>
        </w:smartTag>
      </w:smartTag>
      <w:r w:rsidRPr="004E6DC4">
        <w:t>;</w:t>
      </w:r>
    </w:p>
    <w:p w14:paraId="0ADEF484" w14:textId="77777777" w:rsidR="00F1274C" w:rsidRPr="004E6DC4" w:rsidRDefault="00F1274C" w:rsidP="00F1274C">
      <w:pPr>
        <w:pStyle w:val="Level1"/>
        <w:widowControl/>
        <w:numPr>
          <w:ilvl w:val="0"/>
          <w:numId w:val="13"/>
        </w:numPr>
        <w:tabs>
          <w:tab w:val="clear" w:pos="780"/>
          <w:tab w:val="left" w:pos="-849"/>
          <w:tab w:val="left" w:pos="-244"/>
          <w:tab w:val="left" w:pos="360"/>
          <w:tab w:val="left" w:pos="964"/>
          <w:tab w:val="left" w:pos="1569"/>
          <w:tab w:val="left" w:pos="2174"/>
          <w:tab w:val="left" w:pos="2779"/>
          <w:tab w:val="left" w:pos="3384"/>
          <w:tab w:val="left" w:pos="3988"/>
          <w:tab w:val="left" w:pos="4593"/>
          <w:tab w:val="left" w:pos="5198"/>
          <w:tab w:val="left" w:pos="5803"/>
          <w:tab w:val="left" w:pos="6408"/>
          <w:tab w:val="left" w:pos="7012"/>
          <w:tab w:val="left" w:pos="7617"/>
          <w:tab w:val="left" w:pos="8222"/>
        </w:tabs>
        <w:ind w:left="900"/>
        <w:outlineLvl w:val="9"/>
      </w:pPr>
      <w:r w:rsidRPr="004E6DC4">
        <w:t>Monitor the impact of interventions and help direct interventions and resources toward the highest risk subgroups of the population.</w:t>
      </w:r>
    </w:p>
    <w:p w14:paraId="2657359C" w14:textId="77777777" w:rsidR="00F1274C" w:rsidRPr="004E6DC4" w:rsidRDefault="00F1274C" w:rsidP="00F1274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7AB06A59" w14:textId="77777777" w:rsidR="00F1274C" w:rsidRPr="004E6DC4" w:rsidRDefault="00F1274C" w:rsidP="00F1274C">
      <w:pPr>
        <w:pStyle w:val="BodyTextIndent"/>
        <w:ind w:left="0"/>
      </w:pPr>
      <w:r w:rsidRPr="004E6DC4">
        <w:t>The analysis plan has four parts:</w:t>
      </w:r>
    </w:p>
    <w:p w14:paraId="5CECDFE0" w14:textId="538A3A23" w:rsidR="00F1274C" w:rsidRPr="004E6DC4" w:rsidRDefault="00F1274C" w:rsidP="00F1274C">
      <w:pPr>
        <w:pStyle w:val="Level1"/>
        <w:widowControl/>
        <w:numPr>
          <w:ilvl w:val="1"/>
          <w:numId w:val="13"/>
        </w:numPr>
        <w:tabs>
          <w:tab w:val="clear" w:pos="1440"/>
          <w:tab w:val="left" w:pos="810"/>
          <w:tab w:val="left" w:pos="2160"/>
          <w:tab w:val="left" w:pos="2880"/>
          <w:tab w:val="left" w:pos="3600"/>
          <w:tab w:val="left" w:pos="4320"/>
          <w:tab w:val="left" w:pos="5040"/>
          <w:tab w:val="left" w:pos="5760"/>
          <w:tab w:val="left" w:pos="6480"/>
          <w:tab w:val="left" w:pos="7200"/>
          <w:tab w:val="left" w:pos="7920"/>
          <w:tab w:val="left" w:pos="8640"/>
          <w:tab w:val="left" w:pos="9360"/>
        </w:tabs>
        <w:ind w:left="900"/>
        <w:rPr>
          <w:szCs w:val="22"/>
        </w:rPr>
      </w:pPr>
      <w:bookmarkStart w:id="22" w:name="_Toc423520385"/>
      <w:bookmarkStart w:id="23" w:name="_Toc433885614"/>
      <w:bookmarkStart w:id="24" w:name="_Toc436899236"/>
      <w:r w:rsidRPr="004E6DC4">
        <w:rPr>
          <w:szCs w:val="22"/>
        </w:rPr>
        <w:t>Describ</w:t>
      </w:r>
      <w:r>
        <w:rPr>
          <w:szCs w:val="22"/>
        </w:rPr>
        <w:t>e</w:t>
      </w:r>
      <w:r w:rsidRPr="004E6DC4">
        <w:rPr>
          <w:szCs w:val="22"/>
        </w:rPr>
        <w:t xml:space="preserve"> the study population;</w:t>
      </w:r>
      <w:bookmarkEnd w:id="22"/>
      <w:bookmarkEnd w:id="23"/>
      <w:bookmarkEnd w:id="24"/>
    </w:p>
    <w:p w14:paraId="065584D9" w14:textId="0A6D7D76" w:rsidR="00F1274C" w:rsidRPr="004E6DC4" w:rsidRDefault="00F1274C" w:rsidP="00F1274C">
      <w:pPr>
        <w:pStyle w:val="Level1"/>
        <w:widowControl/>
        <w:numPr>
          <w:ilvl w:val="1"/>
          <w:numId w:val="13"/>
        </w:numPr>
        <w:tabs>
          <w:tab w:val="clear" w:pos="1440"/>
          <w:tab w:val="left" w:pos="810"/>
          <w:tab w:val="left" w:pos="2160"/>
          <w:tab w:val="left" w:pos="2880"/>
          <w:tab w:val="left" w:pos="3600"/>
          <w:tab w:val="left" w:pos="4320"/>
          <w:tab w:val="left" w:pos="5040"/>
          <w:tab w:val="left" w:pos="5760"/>
          <w:tab w:val="left" w:pos="6480"/>
          <w:tab w:val="left" w:pos="7200"/>
          <w:tab w:val="left" w:pos="7920"/>
          <w:tab w:val="left" w:pos="8640"/>
          <w:tab w:val="left" w:pos="9360"/>
        </w:tabs>
        <w:ind w:left="900"/>
        <w:rPr>
          <w:szCs w:val="22"/>
        </w:rPr>
      </w:pPr>
      <w:bookmarkStart w:id="25" w:name="_Toc423520386"/>
      <w:bookmarkStart w:id="26" w:name="_Toc433885615"/>
      <w:bookmarkStart w:id="27" w:name="_Toc436899237"/>
      <w:r w:rsidRPr="004E6DC4">
        <w:rPr>
          <w:szCs w:val="22"/>
        </w:rPr>
        <w:t>Estimat</w:t>
      </w:r>
      <w:r>
        <w:rPr>
          <w:szCs w:val="22"/>
        </w:rPr>
        <w:t>e</w:t>
      </w:r>
      <w:r w:rsidRPr="004E6DC4">
        <w:rPr>
          <w:szCs w:val="22"/>
        </w:rPr>
        <w:t xml:space="preserve"> the prevalence of injury risk factors by demographic characteristic;</w:t>
      </w:r>
      <w:bookmarkEnd w:id="25"/>
      <w:bookmarkEnd w:id="26"/>
      <w:bookmarkEnd w:id="27"/>
    </w:p>
    <w:p w14:paraId="19D61E99" w14:textId="3EE18CCC" w:rsidR="00F1274C" w:rsidRPr="004E6DC4" w:rsidRDefault="00F1274C" w:rsidP="00F1274C">
      <w:pPr>
        <w:pStyle w:val="Level1"/>
        <w:widowControl/>
        <w:numPr>
          <w:ilvl w:val="1"/>
          <w:numId w:val="13"/>
        </w:numPr>
        <w:tabs>
          <w:tab w:val="clear" w:pos="1440"/>
          <w:tab w:val="left" w:pos="810"/>
          <w:tab w:val="left" w:pos="2160"/>
          <w:tab w:val="left" w:pos="2880"/>
          <w:tab w:val="left" w:pos="3600"/>
          <w:tab w:val="left" w:pos="4320"/>
          <w:tab w:val="left" w:pos="5040"/>
          <w:tab w:val="left" w:pos="5760"/>
          <w:tab w:val="left" w:pos="6480"/>
          <w:tab w:val="left" w:pos="7200"/>
          <w:tab w:val="left" w:pos="7920"/>
          <w:tab w:val="left" w:pos="8640"/>
          <w:tab w:val="left" w:pos="9360"/>
        </w:tabs>
        <w:ind w:left="900"/>
        <w:rPr>
          <w:szCs w:val="22"/>
        </w:rPr>
      </w:pPr>
      <w:bookmarkStart w:id="28" w:name="_Toc423520387"/>
      <w:bookmarkStart w:id="29" w:name="_Toc433885616"/>
      <w:bookmarkStart w:id="30" w:name="_Toc436899238"/>
      <w:r w:rsidRPr="004E6DC4">
        <w:rPr>
          <w:szCs w:val="22"/>
        </w:rPr>
        <w:t>Estimat</w:t>
      </w:r>
      <w:r>
        <w:rPr>
          <w:szCs w:val="22"/>
        </w:rPr>
        <w:t>e</w:t>
      </w:r>
      <w:r w:rsidRPr="004E6DC4">
        <w:rPr>
          <w:szCs w:val="22"/>
        </w:rPr>
        <w:t xml:space="preserve"> crude odds ratios for injury outcomes by risk factor (where outcome questions are available); and</w:t>
      </w:r>
      <w:bookmarkEnd w:id="28"/>
      <w:bookmarkEnd w:id="29"/>
      <w:bookmarkEnd w:id="30"/>
    </w:p>
    <w:p w14:paraId="46609C0A" w14:textId="08E6A91B" w:rsidR="00F1274C" w:rsidRPr="004E6DC4" w:rsidRDefault="00F1274C" w:rsidP="00F1274C">
      <w:pPr>
        <w:pStyle w:val="Level1"/>
        <w:widowControl/>
        <w:numPr>
          <w:ilvl w:val="1"/>
          <w:numId w:val="13"/>
        </w:numPr>
        <w:tabs>
          <w:tab w:val="clear" w:pos="1440"/>
          <w:tab w:val="left" w:pos="810"/>
          <w:tab w:val="left" w:pos="2160"/>
          <w:tab w:val="left" w:pos="2880"/>
          <w:tab w:val="left" w:pos="3600"/>
          <w:tab w:val="left" w:pos="4320"/>
          <w:tab w:val="left" w:pos="5040"/>
          <w:tab w:val="left" w:pos="5760"/>
          <w:tab w:val="left" w:pos="6480"/>
          <w:tab w:val="left" w:pos="7200"/>
          <w:tab w:val="left" w:pos="7920"/>
          <w:tab w:val="left" w:pos="8640"/>
          <w:tab w:val="left" w:pos="9360"/>
        </w:tabs>
        <w:ind w:left="900"/>
        <w:rPr>
          <w:szCs w:val="22"/>
        </w:rPr>
      </w:pPr>
      <w:bookmarkStart w:id="31" w:name="_Toc423520388"/>
      <w:bookmarkStart w:id="32" w:name="_Toc433885617"/>
      <w:bookmarkStart w:id="33" w:name="_Toc436899239"/>
      <w:r>
        <w:rPr>
          <w:szCs w:val="22"/>
        </w:rPr>
        <w:t>Build</w:t>
      </w:r>
      <w:r w:rsidRPr="004E6DC4">
        <w:rPr>
          <w:szCs w:val="22"/>
        </w:rPr>
        <w:t xml:space="preserve"> logistic regression models to better describe the association between risk and demographic characteristics, and outcome</w:t>
      </w:r>
      <w:r>
        <w:rPr>
          <w:szCs w:val="22"/>
        </w:rPr>
        <w:t>s</w:t>
      </w:r>
      <w:r w:rsidRPr="004E6DC4">
        <w:rPr>
          <w:szCs w:val="22"/>
        </w:rPr>
        <w:t>.</w:t>
      </w:r>
      <w:bookmarkEnd w:id="31"/>
      <w:bookmarkEnd w:id="32"/>
      <w:bookmarkEnd w:id="33"/>
    </w:p>
    <w:p w14:paraId="034EF7EA" w14:textId="77777777" w:rsidR="00F1274C" w:rsidRPr="004E6DC4" w:rsidRDefault="00F1274C" w:rsidP="00F1274C">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2"/>
        </w:rPr>
      </w:pPr>
    </w:p>
    <w:p w14:paraId="7CC54141" w14:textId="31683D18" w:rsidR="00F1274C" w:rsidRPr="004E6DC4" w:rsidRDefault="00F1274C" w:rsidP="00F1274C">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2"/>
        </w:rPr>
      </w:pPr>
      <w:r w:rsidRPr="004E6DC4">
        <w:rPr>
          <w:szCs w:val="22"/>
        </w:rPr>
        <w:t>All analyses will be conducted using complex survey software that takes into account the</w:t>
      </w:r>
      <w:r>
        <w:rPr>
          <w:szCs w:val="22"/>
        </w:rPr>
        <w:t xml:space="preserve"> </w:t>
      </w:r>
      <w:r w:rsidRPr="004E6DC4">
        <w:rPr>
          <w:szCs w:val="22"/>
        </w:rPr>
        <w:t>complex nature of the survey design when computing variance estimates.   In bivaria</w:t>
      </w:r>
      <w:r>
        <w:rPr>
          <w:szCs w:val="22"/>
        </w:rPr>
        <w:t xml:space="preserve">te </w:t>
      </w:r>
      <w:r w:rsidRPr="004E6DC4">
        <w:rPr>
          <w:szCs w:val="22"/>
        </w:rPr>
        <w:t>analyses (parts 2 and 4, above), the relative standard error (RSE) of the point estimate will be assessed. Estimates with RSEs ranging from 23-30% will be flagged as possibly unreliable while those with RSEs &gt; 30% will be suppressed, or if presented, flagged as unstable. Where reasonable, categories will be collapsed to improve the stability of estimates.  Estimates that are unstable in bivaria</w:t>
      </w:r>
      <w:r>
        <w:rPr>
          <w:szCs w:val="22"/>
        </w:rPr>
        <w:t>t</w:t>
      </w:r>
      <w:r w:rsidRPr="004E6DC4">
        <w:rPr>
          <w:szCs w:val="22"/>
        </w:rPr>
        <w:t>e analyses will not be further analyzed in multivaria</w:t>
      </w:r>
      <w:r>
        <w:rPr>
          <w:szCs w:val="22"/>
        </w:rPr>
        <w:t>te</w:t>
      </w:r>
      <w:r w:rsidRPr="004E6DC4">
        <w:rPr>
          <w:szCs w:val="22"/>
        </w:rPr>
        <w:t xml:space="preserve"> analyses.  </w:t>
      </w:r>
    </w:p>
    <w:p w14:paraId="36654BFB" w14:textId="77777777" w:rsidR="00F1274C" w:rsidRPr="004E6DC4" w:rsidRDefault="00F1274C" w:rsidP="00F1274C">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2"/>
        </w:rPr>
      </w:pPr>
    </w:p>
    <w:p w14:paraId="6720AF47" w14:textId="77777777" w:rsidR="00F1274C" w:rsidRPr="004E6DC4" w:rsidRDefault="00F1274C" w:rsidP="00F1274C">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2"/>
        </w:rPr>
      </w:pPr>
      <w:r w:rsidRPr="004E6DC4">
        <w:rPr>
          <w:i/>
          <w:iCs/>
          <w:szCs w:val="22"/>
        </w:rPr>
        <w:t>Describing the study population</w:t>
      </w:r>
    </w:p>
    <w:p w14:paraId="6BF1217D" w14:textId="77777777" w:rsidR="00F1274C" w:rsidRPr="004E6DC4" w:rsidRDefault="00F1274C" w:rsidP="00F1274C">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2"/>
        </w:rPr>
      </w:pPr>
      <w:r w:rsidRPr="004E6DC4">
        <w:rPr>
          <w:szCs w:val="22"/>
        </w:rPr>
        <w:t xml:space="preserve">This step in the analysis includes a comparison of the distribution of the study population to the distribution of the </w:t>
      </w:r>
      <w:smartTag w:uri="urn:schemas-microsoft-com:office:smarttags" w:element="country-region">
        <w:smartTag w:uri="urn:schemas-microsoft-com:office:smarttags" w:element="place">
          <w:r w:rsidRPr="004E6DC4">
            <w:rPr>
              <w:szCs w:val="22"/>
            </w:rPr>
            <w:t>US</w:t>
          </w:r>
        </w:smartTag>
      </w:smartTag>
      <w:r w:rsidRPr="004E6DC4">
        <w:rPr>
          <w:szCs w:val="22"/>
        </w:rPr>
        <w:t xml:space="preserve"> population of elementary and secondary school students as a means of evaluating the characteristics of the study population. </w:t>
      </w:r>
    </w:p>
    <w:p w14:paraId="1C9EAB6D" w14:textId="77777777" w:rsidR="00F1274C" w:rsidRPr="004E6DC4" w:rsidRDefault="00F1274C" w:rsidP="00F1274C">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iCs/>
          <w:szCs w:val="22"/>
        </w:rPr>
      </w:pPr>
    </w:p>
    <w:p w14:paraId="346DE3A7" w14:textId="77777777" w:rsidR="00223083" w:rsidRDefault="00223083" w:rsidP="00F1274C">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iCs/>
          <w:szCs w:val="22"/>
        </w:rPr>
      </w:pPr>
    </w:p>
    <w:p w14:paraId="0E23478C" w14:textId="77777777" w:rsidR="00F1274C" w:rsidRPr="004E6DC4" w:rsidRDefault="00F1274C" w:rsidP="00F1274C">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2"/>
        </w:rPr>
      </w:pPr>
      <w:r w:rsidRPr="004E6DC4">
        <w:rPr>
          <w:i/>
          <w:iCs/>
          <w:szCs w:val="22"/>
        </w:rPr>
        <w:t>Prevalence analysis of injury risk factors:</w:t>
      </w:r>
      <w:r w:rsidRPr="004E6DC4">
        <w:rPr>
          <w:szCs w:val="22"/>
        </w:rPr>
        <w:t xml:space="preserve"> </w:t>
      </w:r>
    </w:p>
    <w:p w14:paraId="7A7C7C41" w14:textId="77777777" w:rsidR="00F1274C" w:rsidRPr="004E6DC4" w:rsidRDefault="00F1274C" w:rsidP="00F1274C">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2"/>
        </w:rPr>
      </w:pPr>
      <w:r w:rsidRPr="004E6DC4">
        <w:rPr>
          <w:szCs w:val="22"/>
        </w:rPr>
        <w:t xml:space="preserve">This descriptive analysis will produce prevalence estimates and NCIPC will use these data to identify potential interventions and target populations. </w:t>
      </w:r>
    </w:p>
    <w:p w14:paraId="14B7C4E0" w14:textId="77777777" w:rsidR="00F1274C" w:rsidRPr="004E6DC4" w:rsidRDefault="00F1274C"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iCs/>
        </w:rPr>
      </w:pPr>
    </w:p>
    <w:p w14:paraId="69087135" w14:textId="77777777" w:rsidR="00F1274C" w:rsidRPr="004E6DC4" w:rsidRDefault="00F1274C"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4E6DC4">
        <w:rPr>
          <w:i/>
          <w:iCs/>
        </w:rPr>
        <w:t>Multivariable analysis:</w:t>
      </w:r>
      <w:r w:rsidRPr="004E6DC4">
        <w:t xml:space="preserve"> The purpose of the multivariable analysis is to clarify the relationships among preventable injury risk factors and outcomes after adjusting for potential confounders that may modify associations between these risk factors and outcomes.</w:t>
      </w:r>
    </w:p>
    <w:p w14:paraId="03EBE210" w14:textId="77777777" w:rsidR="00F1274C" w:rsidRPr="004E6DC4" w:rsidRDefault="00F1274C" w:rsidP="00F1274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4E6DC4">
        <w:t xml:space="preserve">  </w:t>
      </w:r>
    </w:p>
    <w:p w14:paraId="0B4C3132" w14:textId="77777777" w:rsidR="00F1274C" w:rsidRDefault="00F1274C"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4E6DC4">
        <w:t>Multivariable analyses will be presented in terms of adjusted odds ratios.  Adjusted odds ratios and 95% confidence intervals will be calculated by using logistic regression to adjust for potential confounders identified in bivariable analyses.  Possible effect modification of risk by selected demographic variables and other potential confounders will be identified based on evidence in the literature, and assessed using a likelihood ratio test.</w:t>
      </w:r>
    </w:p>
    <w:p w14:paraId="4632FC61" w14:textId="77777777" w:rsidR="00226408" w:rsidRDefault="00226408"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2D08FA51" w14:textId="2B88132E" w:rsidR="00226408" w:rsidRDefault="00226408"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r>
        <w:rPr>
          <w:i/>
        </w:rPr>
        <w:t>Project Time Schedule</w:t>
      </w:r>
    </w:p>
    <w:p w14:paraId="4C77D08A" w14:textId="77777777" w:rsidR="00226408" w:rsidRDefault="00226408"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p>
    <w:tbl>
      <w:tblPr>
        <w:tblStyle w:val="TableGrid"/>
        <w:tblW w:w="9626" w:type="dxa"/>
        <w:tblLook w:val="04A0" w:firstRow="1" w:lastRow="0" w:firstColumn="1" w:lastColumn="0" w:noHBand="0" w:noVBand="1"/>
      </w:tblPr>
      <w:tblGrid>
        <w:gridCol w:w="4813"/>
        <w:gridCol w:w="4813"/>
      </w:tblGrid>
      <w:tr w:rsidR="00226408" w14:paraId="582ABC08" w14:textId="77777777" w:rsidTr="00226408">
        <w:trPr>
          <w:trHeight w:val="817"/>
        </w:trPr>
        <w:tc>
          <w:tcPr>
            <w:tcW w:w="4813" w:type="dxa"/>
          </w:tcPr>
          <w:p w14:paraId="4BFAA077" w14:textId="30575CC3" w:rsidR="00226408" w:rsidRPr="00226408" w:rsidRDefault="00226408"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r w:rsidRPr="00226408">
              <w:rPr>
                <w:b/>
              </w:rPr>
              <w:t>Task</w:t>
            </w:r>
          </w:p>
        </w:tc>
        <w:tc>
          <w:tcPr>
            <w:tcW w:w="4813" w:type="dxa"/>
          </w:tcPr>
          <w:p w14:paraId="68EAE4B9" w14:textId="228E70E5" w:rsidR="00226408" w:rsidRPr="00226408" w:rsidRDefault="00226408"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r w:rsidRPr="00226408">
              <w:rPr>
                <w:b/>
              </w:rPr>
              <w:t>Schedule for Completion</w:t>
            </w:r>
          </w:p>
        </w:tc>
      </w:tr>
      <w:tr w:rsidR="00226408" w14:paraId="5FC06A66" w14:textId="77777777" w:rsidTr="00226408">
        <w:trPr>
          <w:trHeight w:val="416"/>
        </w:trPr>
        <w:tc>
          <w:tcPr>
            <w:tcW w:w="4813" w:type="dxa"/>
          </w:tcPr>
          <w:p w14:paraId="7A7C68A0" w14:textId="7E1C7965" w:rsidR="00226408" w:rsidRPr="00226408" w:rsidRDefault="00226408"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Identification of School-Associated Violent Deaths through systematic media scans</w:t>
            </w:r>
          </w:p>
        </w:tc>
        <w:tc>
          <w:tcPr>
            <w:tcW w:w="4813" w:type="dxa"/>
          </w:tcPr>
          <w:p w14:paraId="11C6CDA5" w14:textId="551ABEF4" w:rsidR="00226408" w:rsidRPr="00226408" w:rsidRDefault="00226408"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Ongoing, to begin immediately upon OMB approval</w:t>
            </w:r>
          </w:p>
        </w:tc>
      </w:tr>
      <w:tr w:rsidR="00226408" w14:paraId="1B61BE57" w14:textId="77777777" w:rsidTr="00226408">
        <w:trPr>
          <w:trHeight w:val="416"/>
        </w:trPr>
        <w:tc>
          <w:tcPr>
            <w:tcW w:w="4813" w:type="dxa"/>
          </w:tcPr>
          <w:p w14:paraId="73BEB261" w14:textId="27AD9C5F" w:rsidR="00226408" w:rsidRPr="00226408" w:rsidRDefault="00226408" w:rsidP="00226408">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Data collection regarding SAVDs through law enforcement and school official interviews</w:t>
            </w:r>
          </w:p>
        </w:tc>
        <w:tc>
          <w:tcPr>
            <w:tcW w:w="4813" w:type="dxa"/>
          </w:tcPr>
          <w:p w14:paraId="75CE1F95" w14:textId="5EB826EA" w:rsidR="00226408" w:rsidRDefault="00226408"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r>
              <w:t>Ongoing, to begin immediately upon OMB approval</w:t>
            </w:r>
          </w:p>
        </w:tc>
      </w:tr>
      <w:tr w:rsidR="00226408" w14:paraId="1ED1DE44" w14:textId="77777777" w:rsidTr="00226408">
        <w:trPr>
          <w:trHeight w:val="401"/>
        </w:trPr>
        <w:tc>
          <w:tcPr>
            <w:tcW w:w="4813" w:type="dxa"/>
          </w:tcPr>
          <w:p w14:paraId="0FCFC5A2" w14:textId="4F079562" w:rsidR="00226408" w:rsidRPr="00226408" w:rsidRDefault="00226408"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Data entry in SAVD interview databases</w:t>
            </w:r>
          </w:p>
        </w:tc>
        <w:tc>
          <w:tcPr>
            <w:tcW w:w="4813" w:type="dxa"/>
          </w:tcPr>
          <w:p w14:paraId="30DD89E8" w14:textId="2E7454C9" w:rsidR="00226408" w:rsidRDefault="00226408" w:rsidP="00226408">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r>
              <w:t>Ongoing, to begin 2 weeks after OMB approval and to continue throughout approval period</w:t>
            </w:r>
          </w:p>
        </w:tc>
      </w:tr>
      <w:tr w:rsidR="00226408" w14:paraId="166B3195" w14:textId="77777777" w:rsidTr="00226408">
        <w:trPr>
          <w:trHeight w:val="416"/>
        </w:trPr>
        <w:tc>
          <w:tcPr>
            <w:tcW w:w="4813" w:type="dxa"/>
          </w:tcPr>
          <w:p w14:paraId="7448AA8C" w14:textId="3D68928C" w:rsidR="00226408" w:rsidRPr="00441BA5" w:rsidRDefault="00441BA5"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Data analysis for student homicide MMWR publication</w:t>
            </w:r>
          </w:p>
        </w:tc>
        <w:tc>
          <w:tcPr>
            <w:tcW w:w="4813" w:type="dxa"/>
          </w:tcPr>
          <w:p w14:paraId="22C3A084" w14:textId="6FCAECA2" w:rsidR="00226408" w:rsidRPr="00441BA5" w:rsidRDefault="00441BA5"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4 weeks after OMB approval</w:t>
            </w:r>
          </w:p>
        </w:tc>
      </w:tr>
      <w:tr w:rsidR="00441BA5" w14:paraId="7B7771D8" w14:textId="77777777" w:rsidTr="00226408">
        <w:trPr>
          <w:trHeight w:val="401"/>
        </w:trPr>
        <w:tc>
          <w:tcPr>
            <w:tcW w:w="4813" w:type="dxa"/>
          </w:tcPr>
          <w:p w14:paraId="2959D834" w14:textId="305E37AC" w:rsidR="00441BA5" w:rsidRPr="00441BA5" w:rsidRDefault="00441BA5" w:rsidP="00441BA5">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Provide SAVD frequency data to the Bureau of Justice Statistics </w:t>
            </w:r>
          </w:p>
        </w:tc>
        <w:tc>
          <w:tcPr>
            <w:tcW w:w="4813" w:type="dxa"/>
          </w:tcPr>
          <w:p w14:paraId="76C809C5" w14:textId="298A8466" w:rsidR="00441BA5" w:rsidRPr="00441BA5" w:rsidRDefault="00441BA5" w:rsidP="00441BA5">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4 weeks after OMB approval, and annually thereafter</w:t>
            </w:r>
          </w:p>
        </w:tc>
      </w:tr>
      <w:tr w:rsidR="00441BA5" w14:paraId="2E3152CA" w14:textId="77777777" w:rsidTr="00226408">
        <w:trPr>
          <w:trHeight w:val="401"/>
        </w:trPr>
        <w:tc>
          <w:tcPr>
            <w:tcW w:w="4813" w:type="dxa"/>
          </w:tcPr>
          <w:p w14:paraId="42AE3151" w14:textId="2C2F41A3" w:rsidR="00441BA5" w:rsidRDefault="00441BA5" w:rsidP="00441BA5">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Publish results in MMWR regarding student homicides</w:t>
            </w:r>
          </w:p>
        </w:tc>
        <w:tc>
          <w:tcPr>
            <w:tcW w:w="4813" w:type="dxa"/>
          </w:tcPr>
          <w:p w14:paraId="2FA6D475" w14:textId="2BF5E69A" w:rsidR="00441BA5" w:rsidRDefault="00441BA5" w:rsidP="00441BA5">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12 weeks after OMB approval</w:t>
            </w:r>
          </w:p>
        </w:tc>
      </w:tr>
      <w:tr w:rsidR="00441BA5" w14:paraId="5AC367A5" w14:textId="77777777" w:rsidTr="00226408">
        <w:trPr>
          <w:trHeight w:val="401"/>
        </w:trPr>
        <w:tc>
          <w:tcPr>
            <w:tcW w:w="4813" w:type="dxa"/>
          </w:tcPr>
          <w:p w14:paraId="2C148118" w14:textId="676C3E2C" w:rsidR="00441BA5" w:rsidRDefault="00441BA5" w:rsidP="00441BA5">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Conduct other analyses for publications</w:t>
            </w:r>
          </w:p>
        </w:tc>
        <w:tc>
          <w:tcPr>
            <w:tcW w:w="4813" w:type="dxa"/>
          </w:tcPr>
          <w:p w14:paraId="29A930D7" w14:textId="3E9A13B2" w:rsidR="00441BA5" w:rsidRDefault="00441BA5" w:rsidP="00441BA5">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Beginning 12 weeks after OMB approval and ongoing thereafter</w:t>
            </w:r>
          </w:p>
        </w:tc>
      </w:tr>
      <w:tr w:rsidR="00441BA5" w14:paraId="1CE8908B" w14:textId="77777777" w:rsidTr="00226408">
        <w:trPr>
          <w:trHeight w:val="401"/>
        </w:trPr>
        <w:tc>
          <w:tcPr>
            <w:tcW w:w="4813" w:type="dxa"/>
          </w:tcPr>
          <w:p w14:paraId="4A997626" w14:textId="20FDE576" w:rsidR="00441BA5" w:rsidRDefault="00441BA5" w:rsidP="00441BA5">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Publish results from additional analyses</w:t>
            </w:r>
          </w:p>
        </w:tc>
        <w:tc>
          <w:tcPr>
            <w:tcW w:w="4813" w:type="dxa"/>
          </w:tcPr>
          <w:p w14:paraId="7C567C39" w14:textId="4758A5DA" w:rsidR="00441BA5" w:rsidRDefault="00441BA5" w:rsidP="00441BA5">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Beginning 16 weeks after OMB approval and ongoing thereafter</w:t>
            </w:r>
          </w:p>
        </w:tc>
      </w:tr>
    </w:tbl>
    <w:p w14:paraId="2B8EBB60" w14:textId="77777777" w:rsidR="00226408" w:rsidRDefault="00226408"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p>
    <w:p w14:paraId="1E548568" w14:textId="77777777" w:rsidR="00226408" w:rsidRPr="00226408" w:rsidRDefault="00226408" w:rsidP="00F1274C">
      <w:pPr>
        <w:tabs>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56572177" w14:textId="77777777" w:rsidR="00760067" w:rsidRDefault="00760067" w:rsidP="00972DEF">
      <w:pPr>
        <w:autoSpaceDE w:val="0"/>
        <w:autoSpaceDN w:val="0"/>
        <w:adjustRightInd w:val="0"/>
        <w:rPr>
          <w:bCs/>
        </w:rPr>
      </w:pPr>
    </w:p>
    <w:p w14:paraId="56572178" w14:textId="4E4C4E82" w:rsidR="00972DEF" w:rsidRPr="00691454" w:rsidRDefault="00972DEF" w:rsidP="005303FE">
      <w:pPr>
        <w:pStyle w:val="Heading2"/>
      </w:pPr>
      <w:bookmarkStart w:id="34" w:name="_Toc436899240"/>
      <w:r w:rsidRPr="00691454">
        <w:t>A.17. Reason(s) Display of OMB Expiration Date is Inappropriate</w:t>
      </w:r>
      <w:bookmarkEnd w:id="34"/>
      <w:r w:rsidRPr="00691454">
        <w:t xml:space="preserve"> </w:t>
      </w:r>
    </w:p>
    <w:p w14:paraId="56572179" w14:textId="77777777" w:rsidR="00972DEF" w:rsidRPr="00691454" w:rsidRDefault="00972DEF" w:rsidP="00972DEF">
      <w:pPr>
        <w:autoSpaceDE w:val="0"/>
        <w:autoSpaceDN w:val="0"/>
        <w:adjustRightInd w:val="0"/>
        <w:rPr>
          <w:b/>
          <w:bCs/>
        </w:rPr>
      </w:pPr>
    </w:p>
    <w:p w14:paraId="5657217A" w14:textId="77777777" w:rsidR="00972DEF" w:rsidRPr="00691454" w:rsidRDefault="008429DD" w:rsidP="00972DEF">
      <w:pPr>
        <w:autoSpaceDE w:val="0"/>
        <w:autoSpaceDN w:val="0"/>
        <w:adjustRightInd w:val="0"/>
      </w:pPr>
      <w:r w:rsidRPr="00691454">
        <w:t>The display of the OMB expiration date is not inappropriate</w:t>
      </w:r>
      <w:r w:rsidR="00D11EEB" w:rsidRPr="00691454">
        <w:t>.</w:t>
      </w:r>
    </w:p>
    <w:p w14:paraId="5657217B" w14:textId="77777777" w:rsidR="00972DEF" w:rsidRPr="00691454" w:rsidRDefault="00972DEF" w:rsidP="00972DEF">
      <w:pPr>
        <w:autoSpaceDE w:val="0"/>
        <w:autoSpaceDN w:val="0"/>
        <w:adjustRightInd w:val="0"/>
      </w:pPr>
    </w:p>
    <w:p w14:paraId="5657217C" w14:textId="77777777" w:rsidR="00972DEF" w:rsidRPr="00691454" w:rsidRDefault="00972DEF" w:rsidP="005303FE">
      <w:pPr>
        <w:pStyle w:val="Heading2"/>
      </w:pPr>
      <w:bookmarkStart w:id="35" w:name="_Toc436899241"/>
      <w:r w:rsidRPr="00691454">
        <w:t>A.18. Exceptions to Certification for Paperwork Reduction Act Submissions</w:t>
      </w:r>
      <w:bookmarkEnd w:id="35"/>
      <w:r w:rsidRPr="00691454">
        <w:t xml:space="preserve"> </w:t>
      </w:r>
    </w:p>
    <w:p w14:paraId="5657217D" w14:textId="77777777" w:rsidR="00972DEF" w:rsidRPr="00691454" w:rsidRDefault="00972DEF" w:rsidP="00972DEF">
      <w:pPr>
        <w:autoSpaceDE w:val="0"/>
        <w:autoSpaceDN w:val="0"/>
        <w:adjustRightInd w:val="0"/>
        <w:rPr>
          <w:b/>
          <w:bCs/>
        </w:rPr>
      </w:pPr>
    </w:p>
    <w:p w14:paraId="5657217E" w14:textId="77777777" w:rsidR="00972DEF" w:rsidRPr="00691454" w:rsidRDefault="00972DEF" w:rsidP="00972DEF">
      <w:pPr>
        <w:autoSpaceDE w:val="0"/>
        <w:autoSpaceDN w:val="0"/>
        <w:adjustRightInd w:val="0"/>
      </w:pPr>
      <w:r w:rsidRPr="00691454">
        <w:t>There are no exceptions to the certification.</w:t>
      </w:r>
    </w:p>
    <w:p w14:paraId="5657217F" w14:textId="77777777" w:rsidR="00972DEF" w:rsidRPr="00691454" w:rsidRDefault="00420226" w:rsidP="00420226">
      <w:pPr>
        <w:autoSpaceDE w:val="0"/>
        <w:autoSpaceDN w:val="0"/>
        <w:adjustRightInd w:val="0"/>
      </w:pPr>
      <w:r w:rsidRPr="00691454">
        <w:t xml:space="preserve"> </w:t>
      </w:r>
    </w:p>
    <w:p w14:paraId="56572180" w14:textId="77777777" w:rsidR="00E14B37" w:rsidRDefault="00E14B37" w:rsidP="00420226">
      <w:pPr>
        <w:autoSpaceDE w:val="0"/>
        <w:autoSpaceDN w:val="0"/>
        <w:adjustRightInd w:val="0"/>
      </w:pPr>
    </w:p>
    <w:p w14:paraId="752F545D" w14:textId="77777777" w:rsidR="004B03EE" w:rsidRDefault="004B03EE" w:rsidP="00420226">
      <w:pPr>
        <w:autoSpaceDE w:val="0"/>
        <w:autoSpaceDN w:val="0"/>
        <w:adjustRightInd w:val="0"/>
      </w:pPr>
    </w:p>
    <w:p w14:paraId="33C46FF1" w14:textId="77777777" w:rsidR="004B03EE" w:rsidRPr="00691454" w:rsidRDefault="004B03EE" w:rsidP="00420226">
      <w:pPr>
        <w:autoSpaceDE w:val="0"/>
        <w:autoSpaceDN w:val="0"/>
        <w:adjustRightInd w:val="0"/>
      </w:pPr>
    </w:p>
    <w:p w14:paraId="56572181" w14:textId="66325048" w:rsidR="00742897" w:rsidRDefault="00742897" w:rsidP="00742897">
      <w:pPr>
        <w:rPr>
          <w:b/>
          <w:bCs/>
        </w:rPr>
      </w:pPr>
      <w:r w:rsidRPr="00691454">
        <w:rPr>
          <w:b/>
          <w:bCs/>
        </w:rPr>
        <w:t>REFERENCES</w:t>
      </w:r>
    </w:p>
    <w:p w14:paraId="492936A4" w14:textId="77777777" w:rsidR="006967CD" w:rsidRDefault="006967CD" w:rsidP="00742897">
      <w:pPr>
        <w:rPr>
          <w:b/>
          <w:bCs/>
        </w:rPr>
      </w:pPr>
    </w:p>
    <w:p w14:paraId="2BAA35BD" w14:textId="77777777" w:rsidR="006967CD" w:rsidRDefault="006967CD" w:rsidP="006967CD">
      <w:pPr>
        <w:rPr>
          <w:b/>
          <w:bCs/>
        </w:rPr>
      </w:pPr>
    </w:p>
    <w:p w14:paraId="3BDC56B9" w14:textId="2DFD9120" w:rsidR="006967CD" w:rsidRDefault="006967CD" w:rsidP="006967CD">
      <w:pPr>
        <w:pStyle w:val="a0"/>
        <w:ind w:left="720"/>
      </w:pPr>
      <w:r>
        <w:fldChar w:fldCharType="begin"/>
      </w:r>
      <w:r>
        <w:instrText xml:space="preserve"> ADDIN EN.REFLIST </w:instrText>
      </w:r>
      <w:r>
        <w:fldChar w:fldCharType="separate"/>
      </w:r>
      <w:r w:rsidRPr="00B27B3F">
        <w:rPr>
          <w:b/>
        </w:rPr>
        <w:t>1.</w:t>
      </w:r>
      <w:r>
        <w:tab/>
        <w:t xml:space="preserve">Office of Statistics and Programming. </w:t>
      </w:r>
      <w:r w:rsidRPr="00B27B3F">
        <w:rPr>
          <w:i/>
        </w:rPr>
        <w:t xml:space="preserve">Data Source: NCHS Vital Statistics System for numbers of deaths. Bureau of </w:t>
      </w:r>
      <w:r w:rsidR="00A2327B">
        <w:rPr>
          <w:i/>
        </w:rPr>
        <w:t>Census for population estimates</w:t>
      </w:r>
      <w:r>
        <w:t>: National Center for Injury Prevention and Control, CDC; 20</w:t>
      </w:r>
      <w:r w:rsidR="00A2327B">
        <w:t>13</w:t>
      </w:r>
      <w:r>
        <w:t>.</w:t>
      </w:r>
    </w:p>
    <w:p w14:paraId="211F144D" w14:textId="724F8027" w:rsidR="00A2327B" w:rsidRDefault="006967CD" w:rsidP="00A2327B">
      <w:pPr>
        <w:pStyle w:val="a0"/>
        <w:ind w:left="720"/>
      </w:pPr>
      <w:r w:rsidRPr="00B27B3F">
        <w:rPr>
          <w:b/>
        </w:rPr>
        <w:t>2.</w:t>
      </w:r>
      <w:r>
        <w:tab/>
      </w:r>
      <w:r w:rsidR="00A2327B">
        <w:t>Substance Abuse and Mental Health Services Administration. Preventing Suicide: A Toolkit for High Schools. HHS Publication No. SMA-12-4669. Rockville, MD: Center for Mental Health Services, Substance Abuse and Mental Health Services Administration, 2012.</w:t>
      </w:r>
    </w:p>
    <w:p w14:paraId="0CE82176" w14:textId="405A92C2" w:rsidR="006967CD" w:rsidRDefault="00A2327B" w:rsidP="00A2327B">
      <w:pPr>
        <w:pStyle w:val="a0"/>
        <w:ind w:left="720"/>
      </w:pPr>
      <w:r>
        <w:rPr>
          <w:b/>
        </w:rPr>
        <w:t>3</w:t>
      </w:r>
      <w:r w:rsidR="006967CD" w:rsidRPr="00B27B3F">
        <w:rPr>
          <w:b/>
        </w:rPr>
        <w:t>.</w:t>
      </w:r>
      <w:r w:rsidR="006967CD">
        <w:tab/>
      </w:r>
      <w:r w:rsidRPr="00A2327B">
        <w:t>David-Ferdon C, Simon TR. Preventing Youth Violence: Opportunities for Action. Atlanta, GA: National Center for Injury Prevention and Control, Centers for Disease Control and Prevention, 2014.</w:t>
      </w:r>
    </w:p>
    <w:p w14:paraId="40587406" w14:textId="63597C1A" w:rsidR="006967CD" w:rsidRDefault="00A2327B" w:rsidP="006967CD">
      <w:pPr>
        <w:pStyle w:val="a0"/>
        <w:ind w:left="720"/>
      </w:pPr>
      <w:r>
        <w:rPr>
          <w:b/>
        </w:rPr>
        <w:t>4</w:t>
      </w:r>
      <w:r w:rsidR="006967CD" w:rsidRPr="00B27B3F">
        <w:rPr>
          <w:b/>
        </w:rPr>
        <w:t>.</w:t>
      </w:r>
      <w:r w:rsidR="006967CD">
        <w:tab/>
        <w:t xml:space="preserve">Violence-related attitudes and behaviors of high school students--New York City, 1992. </w:t>
      </w:r>
      <w:r w:rsidR="006967CD" w:rsidRPr="00B27B3F">
        <w:rPr>
          <w:i/>
        </w:rPr>
        <w:t xml:space="preserve">MMWR Morb Mortal Wkly Rep. </w:t>
      </w:r>
      <w:r w:rsidR="006967CD">
        <w:t>Oct 15 1993;42(40):773-777.</w:t>
      </w:r>
    </w:p>
    <w:p w14:paraId="1C67E0F3" w14:textId="04552A2D" w:rsidR="006967CD" w:rsidRDefault="00A2327B" w:rsidP="006967CD">
      <w:pPr>
        <w:pStyle w:val="a0"/>
        <w:ind w:left="720"/>
      </w:pPr>
      <w:r>
        <w:rPr>
          <w:b/>
        </w:rPr>
        <w:t>5</w:t>
      </w:r>
      <w:r w:rsidR="006967CD" w:rsidRPr="00B27B3F">
        <w:rPr>
          <w:b/>
        </w:rPr>
        <w:t>.</w:t>
      </w:r>
      <w:r w:rsidR="006967CD">
        <w:tab/>
        <w:t xml:space="preserve">Geiger K. A safe haven for children: curbing violence in schools. </w:t>
      </w:r>
      <w:r w:rsidR="006967CD" w:rsidRPr="00B27B3F">
        <w:rPr>
          <w:i/>
        </w:rPr>
        <w:t>The Washington Post</w:t>
      </w:r>
      <w:r w:rsidR="006967CD">
        <w:t>, February 21, 1993.</w:t>
      </w:r>
    </w:p>
    <w:p w14:paraId="4D21FB15" w14:textId="582D8ACA" w:rsidR="006967CD" w:rsidRPr="00760067" w:rsidRDefault="006967CD" w:rsidP="006967CD">
      <w:pPr>
        <w:rPr>
          <w:b/>
          <w:bCs/>
        </w:rPr>
      </w:pPr>
      <w:r>
        <w:fldChar w:fldCharType="end"/>
      </w:r>
    </w:p>
    <w:sectPr w:rsidR="006967CD" w:rsidRPr="00760067" w:rsidSect="001A0A8C">
      <w:footerReference w:type="even" r:id="rId12"/>
      <w:footerReference w:type="default" r:id="rId13"/>
      <w:pgSz w:w="12240" w:h="15840" w:code="1"/>
      <w:pgMar w:top="1440" w:right="1440" w:bottom="1440" w:left="1440" w:header="720" w:footer="720" w:gutter="0"/>
      <w:pgNumType w:start="1"/>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572186" w14:textId="77777777" w:rsidR="000E49A7" w:rsidRDefault="000E49A7">
      <w:r>
        <w:separator/>
      </w:r>
    </w:p>
  </w:endnote>
  <w:endnote w:type="continuationSeparator" w:id="0">
    <w:p w14:paraId="56572187" w14:textId="77777777" w:rsidR="000E49A7" w:rsidRDefault="000E49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CG Times">
    <w:altName w:val="Times New Roman"/>
    <w:panose1 w:val="00000000000000000000"/>
    <w:charset w:val="00"/>
    <w:family w:val="roman"/>
    <w:notTrueType/>
    <w:pitch w:val="variable"/>
    <w:sig w:usb0="00000003" w:usb1="00000000" w:usb2="00000000" w:usb3="00000000" w:csb0="00000001" w:csb1="00000000"/>
  </w:font>
  <w:font w:name="ITC Franklin Gothic Std Book">
    <w:altName w:val="ITC Franklin Gothic Std Book"/>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572188" w14:textId="77777777" w:rsidR="000E49A7" w:rsidRDefault="000E49A7" w:rsidP="001A0A8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572189" w14:textId="77777777" w:rsidR="000E49A7" w:rsidRDefault="000E49A7" w:rsidP="001A0A8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57218A" w14:textId="77777777" w:rsidR="000E49A7" w:rsidRDefault="000E49A7" w:rsidP="001A0A8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D465B">
      <w:rPr>
        <w:rStyle w:val="PageNumber"/>
        <w:noProof/>
      </w:rPr>
      <w:t>2</w:t>
    </w:r>
    <w:r>
      <w:rPr>
        <w:rStyle w:val="PageNumber"/>
      </w:rPr>
      <w:fldChar w:fldCharType="end"/>
    </w:r>
  </w:p>
  <w:p w14:paraId="5657218B" w14:textId="77777777" w:rsidR="000E49A7" w:rsidRPr="00BB4559" w:rsidRDefault="000E49A7" w:rsidP="0014464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572184" w14:textId="77777777" w:rsidR="000E49A7" w:rsidRDefault="000E49A7">
      <w:r>
        <w:separator/>
      </w:r>
    </w:p>
  </w:footnote>
  <w:footnote w:type="continuationSeparator" w:id="0">
    <w:p w14:paraId="56572185" w14:textId="77777777" w:rsidR="000E49A7" w:rsidRDefault="000E49A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3E0AB8"/>
    <w:multiLevelType w:val="hybridMultilevel"/>
    <w:tmpl w:val="8E247056"/>
    <w:lvl w:ilvl="0" w:tplc="9D50909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EE5112E"/>
    <w:multiLevelType w:val="hybridMultilevel"/>
    <w:tmpl w:val="AF749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62657A"/>
    <w:multiLevelType w:val="hybridMultilevel"/>
    <w:tmpl w:val="9A5C676C"/>
    <w:lvl w:ilvl="0" w:tplc="FFFFFFFF">
      <w:start w:val="1"/>
      <w:numFmt w:val="decimal"/>
      <w:pStyle w:val="Level1"/>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 w15:restartNumberingAfterBreak="0">
    <w:nsid w:val="1AD507F5"/>
    <w:multiLevelType w:val="hybridMultilevel"/>
    <w:tmpl w:val="3042B04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C575EF4"/>
    <w:multiLevelType w:val="multilevel"/>
    <w:tmpl w:val="AA3419BE"/>
    <w:lvl w:ilvl="0">
      <w:start w:val="5"/>
      <w:numFmt w:val="decimal"/>
      <w:lvlText w:val="%1."/>
      <w:lvlJc w:val="left"/>
      <w:pPr>
        <w:tabs>
          <w:tab w:val="num" w:pos="964"/>
        </w:tabs>
        <w:ind w:left="964"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15:restartNumberingAfterBreak="0">
    <w:nsid w:val="1E317FD3"/>
    <w:multiLevelType w:val="hybridMultilevel"/>
    <w:tmpl w:val="D8A48E9C"/>
    <w:lvl w:ilvl="0" w:tplc="8436ACC6">
      <w:start w:val="1"/>
      <w:numFmt w:val="bullet"/>
      <w:pStyle w:val="Bulleted"/>
      <w:lvlText w:val=""/>
      <w:lvlJc w:val="left"/>
      <w:pPr>
        <w:tabs>
          <w:tab w:val="num" w:pos="504"/>
        </w:tabs>
        <w:ind w:left="360"/>
      </w:pPr>
      <w:rPr>
        <w:rFonts w:ascii="Symbol" w:hAnsi="Symbol" w:cs="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6" w15:restartNumberingAfterBreak="0">
    <w:nsid w:val="1EF30D0C"/>
    <w:multiLevelType w:val="hybridMultilevel"/>
    <w:tmpl w:val="607836DA"/>
    <w:lvl w:ilvl="0" w:tplc="00588092">
      <w:start w:val="1"/>
      <w:numFmt w:val="bullet"/>
      <w:pStyle w:val="ListBullet"/>
      <w:lvlText w:val=""/>
      <w:lvlJc w:val="left"/>
      <w:pPr>
        <w:tabs>
          <w:tab w:val="num" w:pos="864"/>
        </w:tabs>
        <w:ind w:left="864" w:hanging="288"/>
      </w:pPr>
      <w:rPr>
        <w:rFonts w:ascii="Symbol" w:hAnsi="Symbol" w:cs="Symbol" w:hint="default"/>
      </w:rPr>
    </w:lvl>
    <w:lvl w:ilvl="1" w:tplc="04090003" w:tentative="1">
      <w:start w:val="1"/>
      <w:numFmt w:val="bullet"/>
      <w:lvlText w:val="o"/>
      <w:lvlJc w:val="left"/>
      <w:pPr>
        <w:tabs>
          <w:tab w:val="num" w:pos="2016"/>
        </w:tabs>
        <w:ind w:left="2016" w:hanging="360"/>
      </w:pPr>
      <w:rPr>
        <w:rFonts w:ascii="Courier New" w:hAnsi="Courier New" w:cs="Courier New" w:hint="default"/>
      </w:rPr>
    </w:lvl>
    <w:lvl w:ilvl="2" w:tplc="04090005" w:tentative="1">
      <w:start w:val="1"/>
      <w:numFmt w:val="bullet"/>
      <w:lvlText w:val=""/>
      <w:lvlJc w:val="left"/>
      <w:pPr>
        <w:tabs>
          <w:tab w:val="num" w:pos="2736"/>
        </w:tabs>
        <w:ind w:left="2736" w:hanging="360"/>
      </w:pPr>
      <w:rPr>
        <w:rFonts w:ascii="Wingdings" w:hAnsi="Wingdings" w:cs="Wingdings" w:hint="default"/>
      </w:rPr>
    </w:lvl>
    <w:lvl w:ilvl="3" w:tplc="04090001" w:tentative="1">
      <w:start w:val="1"/>
      <w:numFmt w:val="bullet"/>
      <w:lvlText w:val=""/>
      <w:lvlJc w:val="left"/>
      <w:pPr>
        <w:tabs>
          <w:tab w:val="num" w:pos="3456"/>
        </w:tabs>
        <w:ind w:left="3456" w:hanging="360"/>
      </w:pPr>
      <w:rPr>
        <w:rFonts w:ascii="Symbol" w:hAnsi="Symbol" w:cs="Symbol" w:hint="default"/>
      </w:rPr>
    </w:lvl>
    <w:lvl w:ilvl="4" w:tplc="04090003" w:tentative="1">
      <w:start w:val="1"/>
      <w:numFmt w:val="bullet"/>
      <w:lvlText w:val="o"/>
      <w:lvlJc w:val="left"/>
      <w:pPr>
        <w:tabs>
          <w:tab w:val="num" w:pos="4176"/>
        </w:tabs>
        <w:ind w:left="4176" w:hanging="360"/>
      </w:pPr>
      <w:rPr>
        <w:rFonts w:ascii="Courier New" w:hAnsi="Courier New" w:cs="Courier New" w:hint="default"/>
      </w:rPr>
    </w:lvl>
    <w:lvl w:ilvl="5" w:tplc="04090005" w:tentative="1">
      <w:start w:val="1"/>
      <w:numFmt w:val="bullet"/>
      <w:lvlText w:val=""/>
      <w:lvlJc w:val="left"/>
      <w:pPr>
        <w:tabs>
          <w:tab w:val="num" w:pos="4896"/>
        </w:tabs>
        <w:ind w:left="4896" w:hanging="360"/>
      </w:pPr>
      <w:rPr>
        <w:rFonts w:ascii="Wingdings" w:hAnsi="Wingdings" w:cs="Wingdings" w:hint="default"/>
      </w:rPr>
    </w:lvl>
    <w:lvl w:ilvl="6" w:tplc="04090001" w:tentative="1">
      <w:start w:val="1"/>
      <w:numFmt w:val="bullet"/>
      <w:lvlText w:val=""/>
      <w:lvlJc w:val="left"/>
      <w:pPr>
        <w:tabs>
          <w:tab w:val="num" w:pos="5616"/>
        </w:tabs>
        <w:ind w:left="5616" w:hanging="360"/>
      </w:pPr>
      <w:rPr>
        <w:rFonts w:ascii="Symbol" w:hAnsi="Symbol" w:cs="Symbol" w:hint="default"/>
      </w:rPr>
    </w:lvl>
    <w:lvl w:ilvl="7" w:tplc="04090003" w:tentative="1">
      <w:start w:val="1"/>
      <w:numFmt w:val="bullet"/>
      <w:lvlText w:val="o"/>
      <w:lvlJc w:val="left"/>
      <w:pPr>
        <w:tabs>
          <w:tab w:val="num" w:pos="6336"/>
        </w:tabs>
        <w:ind w:left="6336" w:hanging="360"/>
      </w:pPr>
      <w:rPr>
        <w:rFonts w:ascii="Courier New" w:hAnsi="Courier New" w:cs="Courier New" w:hint="default"/>
      </w:rPr>
    </w:lvl>
    <w:lvl w:ilvl="8" w:tplc="04090005" w:tentative="1">
      <w:start w:val="1"/>
      <w:numFmt w:val="bullet"/>
      <w:lvlText w:val=""/>
      <w:lvlJc w:val="left"/>
      <w:pPr>
        <w:tabs>
          <w:tab w:val="num" w:pos="7056"/>
        </w:tabs>
        <w:ind w:left="7056" w:hanging="360"/>
      </w:pPr>
      <w:rPr>
        <w:rFonts w:ascii="Wingdings" w:hAnsi="Wingdings" w:cs="Wingdings" w:hint="default"/>
      </w:rPr>
    </w:lvl>
  </w:abstractNum>
  <w:abstractNum w:abstractNumId="7" w15:restartNumberingAfterBreak="0">
    <w:nsid w:val="28D40BC2"/>
    <w:multiLevelType w:val="hybridMultilevel"/>
    <w:tmpl w:val="AC606310"/>
    <w:lvl w:ilvl="0" w:tplc="04090017">
      <w:start w:val="1"/>
      <w:numFmt w:val="lowerLetter"/>
      <w:lvlText w:val="%1)"/>
      <w:lvlJc w:val="left"/>
      <w:pPr>
        <w:tabs>
          <w:tab w:val="num" w:pos="2520"/>
        </w:tabs>
        <w:ind w:left="2520" w:hanging="360"/>
      </w:pPr>
      <w:rPr>
        <w:rFonts w:hint="default"/>
      </w:rPr>
    </w:lvl>
    <w:lvl w:ilvl="1" w:tplc="04090019">
      <w:start w:val="1"/>
      <w:numFmt w:val="lowerLetter"/>
      <w:lvlText w:val="%2."/>
      <w:lvlJc w:val="left"/>
      <w:pPr>
        <w:tabs>
          <w:tab w:val="num" w:pos="2385"/>
        </w:tabs>
        <w:ind w:left="2385" w:hanging="360"/>
      </w:pPr>
    </w:lvl>
    <w:lvl w:ilvl="2" w:tplc="0409001B">
      <w:start w:val="1"/>
      <w:numFmt w:val="lowerRoman"/>
      <w:lvlText w:val="%3."/>
      <w:lvlJc w:val="right"/>
      <w:pPr>
        <w:tabs>
          <w:tab w:val="num" w:pos="3105"/>
        </w:tabs>
        <w:ind w:left="3105" w:hanging="180"/>
      </w:pPr>
    </w:lvl>
    <w:lvl w:ilvl="3" w:tplc="0409000F" w:tentative="1">
      <w:start w:val="1"/>
      <w:numFmt w:val="decimal"/>
      <w:lvlText w:val="%4."/>
      <w:lvlJc w:val="left"/>
      <w:pPr>
        <w:tabs>
          <w:tab w:val="num" w:pos="3825"/>
        </w:tabs>
        <w:ind w:left="3825" w:hanging="360"/>
      </w:pPr>
    </w:lvl>
    <w:lvl w:ilvl="4" w:tplc="04090019" w:tentative="1">
      <w:start w:val="1"/>
      <w:numFmt w:val="lowerLetter"/>
      <w:lvlText w:val="%5."/>
      <w:lvlJc w:val="left"/>
      <w:pPr>
        <w:tabs>
          <w:tab w:val="num" w:pos="4545"/>
        </w:tabs>
        <w:ind w:left="4545" w:hanging="360"/>
      </w:pPr>
    </w:lvl>
    <w:lvl w:ilvl="5" w:tplc="0409001B" w:tentative="1">
      <w:start w:val="1"/>
      <w:numFmt w:val="lowerRoman"/>
      <w:lvlText w:val="%6."/>
      <w:lvlJc w:val="right"/>
      <w:pPr>
        <w:tabs>
          <w:tab w:val="num" w:pos="5265"/>
        </w:tabs>
        <w:ind w:left="5265" w:hanging="180"/>
      </w:pPr>
    </w:lvl>
    <w:lvl w:ilvl="6" w:tplc="0409000F" w:tentative="1">
      <w:start w:val="1"/>
      <w:numFmt w:val="decimal"/>
      <w:lvlText w:val="%7."/>
      <w:lvlJc w:val="left"/>
      <w:pPr>
        <w:tabs>
          <w:tab w:val="num" w:pos="5985"/>
        </w:tabs>
        <w:ind w:left="5985" w:hanging="360"/>
      </w:pPr>
    </w:lvl>
    <w:lvl w:ilvl="7" w:tplc="04090019" w:tentative="1">
      <w:start w:val="1"/>
      <w:numFmt w:val="lowerLetter"/>
      <w:lvlText w:val="%8."/>
      <w:lvlJc w:val="left"/>
      <w:pPr>
        <w:tabs>
          <w:tab w:val="num" w:pos="6705"/>
        </w:tabs>
        <w:ind w:left="6705" w:hanging="360"/>
      </w:pPr>
    </w:lvl>
    <w:lvl w:ilvl="8" w:tplc="0409001B" w:tentative="1">
      <w:start w:val="1"/>
      <w:numFmt w:val="lowerRoman"/>
      <w:lvlText w:val="%9."/>
      <w:lvlJc w:val="right"/>
      <w:pPr>
        <w:tabs>
          <w:tab w:val="num" w:pos="7425"/>
        </w:tabs>
        <w:ind w:left="7425" w:hanging="180"/>
      </w:pPr>
    </w:lvl>
  </w:abstractNum>
  <w:abstractNum w:abstractNumId="8" w15:restartNumberingAfterBreak="0">
    <w:nsid w:val="2B4B219E"/>
    <w:multiLevelType w:val="hybridMultilevel"/>
    <w:tmpl w:val="2DC2C10E"/>
    <w:lvl w:ilvl="0" w:tplc="C8EC9B14">
      <w:start w:val="1"/>
      <w:numFmt w:val="bullet"/>
      <w:pStyle w:val="bullets"/>
      <w:lvlText w:val="■"/>
      <w:lvlJc w:val="left"/>
      <w:pPr>
        <w:tabs>
          <w:tab w:val="num" w:pos="720"/>
        </w:tabs>
        <w:ind w:left="720" w:hanging="360"/>
      </w:pPr>
      <w:rPr>
        <w:rFonts w:ascii="Times New Roman" w:hAnsi="Times New Roman" w:cs="Times New Roman" w:hint="default"/>
      </w:rPr>
    </w:lvl>
    <w:lvl w:ilvl="1" w:tplc="7D081526">
      <w:start w:val="1"/>
      <w:numFmt w:val="bullet"/>
      <w:pStyle w:val="a2colbul"/>
      <w:lvlText w:val="■"/>
      <w:lvlJc w:val="left"/>
      <w:pPr>
        <w:tabs>
          <w:tab w:val="num" w:pos="1440"/>
        </w:tabs>
        <w:ind w:left="1440" w:hanging="360"/>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9" w15:restartNumberingAfterBreak="0">
    <w:nsid w:val="4051334F"/>
    <w:multiLevelType w:val="hybridMultilevel"/>
    <w:tmpl w:val="5ADC2F1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583704F"/>
    <w:multiLevelType w:val="hybridMultilevel"/>
    <w:tmpl w:val="9886F536"/>
    <w:lvl w:ilvl="0" w:tplc="04090001">
      <w:start w:val="1"/>
      <w:numFmt w:val="bullet"/>
      <w:lvlText w:val=""/>
      <w:lvlJc w:val="left"/>
      <w:pPr>
        <w:tabs>
          <w:tab w:val="num" w:pos="1324"/>
        </w:tabs>
        <w:ind w:left="1324" w:hanging="360"/>
      </w:pPr>
      <w:rPr>
        <w:rFonts w:ascii="Symbol" w:hAnsi="Symbol" w:hint="default"/>
      </w:rPr>
    </w:lvl>
    <w:lvl w:ilvl="1" w:tplc="0409000F">
      <w:start w:val="1"/>
      <w:numFmt w:val="decimal"/>
      <w:lvlText w:val="%2."/>
      <w:lvlJc w:val="left"/>
      <w:pPr>
        <w:tabs>
          <w:tab w:val="num" w:pos="2044"/>
        </w:tabs>
        <w:ind w:left="2044" w:hanging="360"/>
      </w:pPr>
    </w:lvl>
    <w:lvl w:ilvl="2" w:tplc="04090005" w:tentative="1">
      <w:start w:val="1"/>
      <w:numFmt w:val="bullet"/>
      <w:lvlText w:val=""/>
      <w:lvlJc w:val="left"/>
      <w:pPr>
        <w:tabs>
          <w:tab w:val="num" w:pos="2764"/>
        </w:tabs>
        <w:ind w:left="2764" w:hanging="360"/>
      </w:pPr>
      <w:rPr>
        <w:rFonts w:ascii="Wingdings" w:hAnsi="Wingdings" w:hint="default"/>
      </w:rPr>
    </w:lvl>
    <w:lvl w:ilvl="3" w:tplc="04090001" w:tentative="1">
      <w:start w:val="1"/>
      <w:numFmt w:val="bullet"/>
      <w:lvlText w:val=""/>
      <w:lvlJc w:val="left"/>
      <w:pPr>
        <w:tabs>
          <w:tab w:val="num" w:pos="3484"/>
        </w:tabs>
        <w:ind w:left="3484" w:hanging="360"/>
      </w:pPr>
      <w:rPr>
        <w:rFonts w:ascii="Symbol" w:hAnsi="Symbol" w:hint="default"/>
      </w:rPr>
    </w:lvl>
    <w:lvl w:ilvl="4" w:tplc="04090003" w:tentative="1">
      <w:start w:val="1"/>
      <w:numFmt w:val="bullet"/>
      <w:lvlText w:val="o"/>
      <w:lvlJc w:val="left"/>
      <w:pPr>
        <w:tabs>
          <w:tab w:val="num" w:pos="4204"/>
        </w:tabs>
        <w:ind w:left="4204" w:hanging="360"/>
      </w:pPr>
      <w:rPr>
        <w:rFonts w:ascii="Courier New" w:hAnsi="Courier New" w:hint="default"/>
      </w:rPr>
    </w:lvl>
    <w:lvl w:ilvl="5" w:tplc="04090005" w:tentative="1">
      <w:start w:val="1"/>
      <w:numFmt w:val="bullet"/>
      <w:lvlText w:val=""/>
      <w:lvlJc w:val="left"/>
      <w:pPr>
        <w:tabs>
          <w:tab w:val="num" w:pos="4924"/>
        </w:tabs>
        <w:ind w:left="4924" w:hanging="360"/>
      </w:pPr>
      <w:rPr>
        <w:rFonts w:ascii="Wingdings" w:hAnsi="Wingdings" w:hint="default"/>
      </w:rPr>
    </w:lvl>
    <w:lvl w:ilvl="6" w:tplc="04090001" w:tentative="1">
      <w:start w:val="1"/>
      <w:numFmt w:val="bullet"/>
      <w:lvlText w:val=""/>
      <w:lvlJc w:val="left"/>
      <w:pPr>
        <w:tabs>
          <w:tab w:val="num" w:pos="5644"/>
        </w:tabs>
        <w:ind w:left="5644" w:hanging="360"/>
      </w:pPr>
      <w:rPr>
        <w:rFonts w:ascii="Symbol" w:hAnsi="Symbol" w:hint="default"/>
      </w:rPr>
    </w:lvl>
    <w:lvl w:ilvl="7" w:tplc="04090003" w:tentative="1">
      <w:start w:val="1"/>
      <w:numFmt w:val="bullet"/>
      <w:lvlText w:val="o"/>
      <w:lvlJc w:val="left"/>
      <w:pPr>
        <w:tabs>
          <w:tab w:val="num" w:pos="6364"/>
        </w:tabs>
        <w:ind w:left="6364" w:hanging="360"/>
      </w:pPr>
      <w:rPr>
        <w:rFonts w:ascii="Courier New" w:hAnsi="Courier New" w:hint="default"/>
      </w:rPr>
    </w:lvl>
    <w:lvl w:ilvl="8" w:tplc="04090005" w:tentative="1">
      <w:start w:val="1"/>
      <w:numFmt w:val="bullet"/>
      <w:lvlText w:val=""/>
      <w:lvlJc w:val="left"/>
      <w:pPr>
        <w:tabs>
          <w:tab w:val="num" w:pos="7084"/>
        </w:tabs>
        <w:ind w:left="7084" w:hanging="360"/>
      </w:pPr>
      <w:rPr>
        <w:rFonts w:ascii="Wingdings" w:hAnsi="Wingdings" w:hint="default"/>
      </w:rPr>
    </w:lvl>
  </w:abstractNum>
  <w:abstractNum w:abstractNumId="11" w15:restartNumberingAfterBreak="0">
    <w:nsid w:val="5624739B"/>
    <w:multiLevelType w:val="hybridMultilevel"/>
    <w:tmpl w:val="C7466BF4"/>
    <w:lvl w:ilvl="0" w:tplc="55C8665C">
      <w:start w:val="1"/>
      <w:numFmt w:val="upperLetter"/>
      <w:lvlText w:val="%1."/>
      <w:lvlJc w:val="left"/>
      <w:pPr>
        <w:tabs>
          <w:tab w:val="num" w:pos="960"/>
        </w:tabs>
        <w:ind w:left="960" w:hanging="60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9682453"/>
    <w:multiLevelType w:val="hybridMultilevel"/>
    <w:tmpl w:val="600C2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B07421"/>
    <w:multiLevelType w:val="hybridMultilevel"/>
    <w:tmpl w:val="908CE12C"/>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FF28C2"/>
    <w:multiLevelType w:val="hybridMultilevel"/>
    <w:tmpl w:val="B944F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F53A58"/>
    <w:multiLevelType w:val="hybridMultilevel"/>
    <w:tmpl w:val="6956939A"/>
    <w:lvl w:ilvl="0" w:tplc="1B281222">
      <w:start w:val="1"/>
      <w:numFmt w:val="lowerRoman"/>
      <w:lvlText w:val="(%1)"/>
      <w:lvlJc w:val="left"/>
      <w:pPr>
        <w:tabs>
          <w:tab w:val="num" w:pos="1935"/>
        </w:tabs>
        <w:ind w:left="1935" w:hanging="720"/>
      </w:pPr>
      <w:rPr>
        <w:rFonts w:hint="default"/>
      </w:rPr>
    </w:lvl>
    <w:lvl w:ilvl="1" w:tplc="04090019" w:tentative="1">
      <w:start w:val="1"/>
      <w:numFmt w:val="lowerLetter"/>
      <w:lvlText w:val="%2."/>
      <w:lvlJc w:val="left"/>
      <w:pPr>
        <w:tabs>
          <w:tab w:val="num" w:pos="2295"/>
        </w:tabs>
        <w:ind w:left="2295" w:hanging="360"/>
      </w:pPr>
    </w:lvl>
    <w:lvl w:ilvl="2" w:tplc="0409001B" w:tentative="1">
      <w:start w:val="1"/>
      <w:numFmt w:val="lowerRoman"/>
      <w:lvlText w:val="%3."/>
      <w:lvlJc w:val="right"/>
      <w:pPr>
        <w:tabs>
          <w:tab w:val="num" w:pos="3015"/>
        </w:tabs>
        <w:ind w:left="3015" w:hanging="180"/>
      </w:pPr>
    </w:lvl>
    <w:lvl w:ilvl="3" w:tplc="0409000F" w:tentative="1">
      <w:start w:val="1"/>
      <w:numFmt w:val="decimal"/>
      <w:lvlText w:val="%4."/>
      <w:lvlJc w:val="left"/>
      <w:pPr>
        <w:tabs>
          <w:tab w:val="num" w:pos="3735"/>
        </w:tabs>
        <w:ind w:left="3735" w:hanging="360"/>
      </w:pPr>
    </w:lvl>
    <w:lvl w:ilvl="4" w:tplc="04090019" w:tentative="1">
      <w:start w:val="1"/>
      <w:numFmt w:val="lowerLetter"/>
      <w:lvlText w:val="%5."/>
      <w:lvlJc w:val="left"/>
      <w:pPr>
        <w:tabs>
          <w:tab w:val="num" w:pos="4455"/>
        </w:tabs>
        <w:ind w:left="4455" w:hanging="360"/>
      </w:pPr>
    </w:lvl>
    <w:lvl w:ilvl="5" w:tplc="0409001B" w:tentative="1">
      <w:start w:val="1"/>
      <w:numFmt w:val="lowerRoman"/>
      <w:lvlText w:val="%6."/>
      <w:lvlJc w:val="right"/>
      <w:pPr>
        <w:tabs>
          <w:tab w:val="num" w:pos="5175"/>
        </w:tabs>
        <w:ind w:left="5175" w:hanging="180"/>
      </w:pPr>
    </w:lvl>
    <w:lvl w:ilvl="6" w:tplc="0409000F" w:tentative="1">
      <w:start w:val="1"/>
      <w:numFmt w:val="decimal"/>
      <w:lvlText w:val="%7."/>
      <w:lvlJc w:val="left"/>
      <w:pPr>
        <w:tabs>
          <w:tab w:val="num" w:pos="5895"/>
        </w:tabs>
        <w:ind w:left="5895" w:hanging="360"/>
      </w:pPr>
    </w:lvl>
    <w:lvl w:ilvl="7" w:tplc="04090019" w:tentative="1">
      <w:start w:val="1"/>
      <w:numFmt w:val="lowerLetter"/>
      <w:lvlText w:val="%8."/>
      <w:lvlJc w:val="left"/>
      <w:pPr>
        <w:tabs>
          <w:tab w:val="num" w:pos="6615"/>
        </w:tabs>
        <w:ind w:left="6615" w:hanging="360"/>
      </w:pPr>
    </w:lvl>
    <w:lvl w:ilvl="8" w:tplc="0409001B" w:tentative="1">
      <w:start w:val="1"/>
      <w:numFmt w:val="lowerRoman"/>
      <w:lvlText w:val="%9."/>
      <w:lvlJc w:val="right"/>
      <w:pPr>
        <w:tabs>
          <w:tab w:val="num" w:pos="7335"/>
        </w:tabs>
        <w:ind w:left="7335" w:hanging="180"/>
      </w:pPr>
    </w:lvl>
  </w:abstractNum>
  <w:abstractNum w:abstractNumId="16" w15:restartNumberingAfterBreak="0">
    <w:nsid w:val="74791DB0"/>
    <w:multiLevelType w:val="hybridMultilevel"/>
    <w:tmpl w:val="4D7E6272"/>
    <w:lvl w:ilvl="0" w:tplc="04090001">
      <w:start w:val="1"/>
      <w:numFmt w:val="bullet"/>
      <w:lvlText w:val=""/>
      <w:lvlJc w:val="left"/>
      <w:pPr>
        <w:ind w:left="980" w:hanging="360"/>
      </w:pPr>
      <w:rPr>
        <w:rFonts w:ascii="Symbol" w:hAnsi="Symbol" w:hint="default"/>
      </w:rPr>
    </w:lvl>
    <w:lvl w:ilvl="1" w:tplc="04090003" w:tentative="1">
      <w:start w:val="1"/>
      <w:numFmt w:val="bullet"/>
      <w:lvlText w:val="o"/>
      <w:lvlJc w:val="left"/>
      <w:pPr>
        <w:ind w:left="1700" w:hanging="360"/>
      </w:pPr>
      <w:rPr>
        <w:rFonts w:ascii="Courier New" w:hAnsi="Courier New" w:cs="Courier New" w:hint="default"/>
      </w:rPr>
    </w:lvl>
    <w:lvl w:ilvl="2" w:tplc="04090005" w:tentative="1">
      <w:start w:val="1"/>
      <w:numFmt w:val="bullet"/>
      <w:lvlText w:val=""/>
      <w:lvlJc w:val="left"/>
      <w:pPr>
        <w:ind w:left="2420" w:hanging="360"/>
      </w:pPr>
      <w:rPr>
        <w:rFonts w:ascii="Wingdings" w:hAnsi="Wingdings" w:hint="default"/>
      </w:rPr>
    </w:lvl>
    <w:lvl w:ilvl="3" w:tplc="04090001" w:tentative="1">
      <w:start w:val="1"/>
      <w:numFmt w:val="bullet"/>
      <w:lvlText w:val=""/>
      <w:lvlJc w:val="left"/>
      <w:pPr>
        <w:ind w:left="3140" w:hanging="360"/>
      </w:pPr>
      <w:rPr>
        <w:rFonts w:ascii="Symbol" w:hAnsi="Symbol" w:hint="default"/>
      </w:rPr>
    </w:lvl>
    <w:lvl w:ilvl="4" w:tplc="04090003" w:tentative="1">
      <w:start w:val="1"/>
      <w:numFmt w:val="bullet"/>
      <w:lvlText w:val="o"/>
      <w:lvlJc w:val="left"/>
      <w:pPr>
        <w:ind w:left="3860" w:hanging="360"/>
      </w:pPr>
      <w:rPr>
        <w:rFonts w:ascii="Courier New" w:hAnsi="Courier New" w:cs="Courier New" w:hint="default"/>
      </w:rPr>
    </w:lvl>
    <w:lvl w:ilvl="5" w:tplc="04090005" w:tentative="1">
      <w:start w:val="1"/>
      <w:numFmt w:val="bullet"/>
      <w:lvlText w:val=""/>
      <w:lvlJc w:val="left"/>
      <w:pPr>
        <w:ind w:left="4580" w:hanging="360"/>
      </w:pPr>
      <w:rPr>
        <w:rFonts w:ascii="Wingdings" w:hAnsi="Wingdings" w:hint="default"/>
      </w:rPr>
    </w:lvl>
    <w:lvl w:ilvl="6" w:tplc="04090001" w:tentative="1">
      <w:start w:val="1"/>
      <w:numFmt w:val="bullet"/>
      <w:lvlText w:val=""/>
      <w:lvlJc w:val="left"/>
      <w:pPr>
        <w:ind w:left="5300" w:hanging="360"/>
      </w:pPr>
      <w:rPr>
        <w:rFonts w:ascii="Symbol" w:hAnsi="Symbol" w:hint="default"/>
      </w:rPr>
    </w:lvl>
    <w:lvl w:ilvl="7" w:tplc="04090003" w:tentative="1">
      <w:start w:val="1"/>
      <w:numFmt w:val="bullet"/>
      <w:lvlText w:val="o"/>
      <w:lvlJc w:val="left"/>
      <w:pPr>
        <w:ind w:left="6020" w:hanging="360"/>
      </w:pPr>
      <w:rPr>
        <w:rFonts w:ascii="Courier New" w:hAnsi="Courier New" w:cs="Courier New" w:hint="default"/>
      </w:rPr>
    </w:lvl>
    <w:lvl w:ilvl="8" w:tplc="04090005" w:tentative="1">
      <w:start w:val="1"/>
      <w:numFmt w:val="bullet"/>
      <w:lvlText w:val=""/>
      <w:lvlJc w:val="left"/>
      <w:pPr>
        <w:ind w:left="6740" w:hanging="360"/>
      </w:pPr>
      <w:rPr>
        <w:rFonts w:ascii="Wingdings" w:hAnsi="Wingdings" w:hint="default"/>
      </w:rPr>
    </w:lvl>
  </w:abstractNum>
  <w:abstractNum w:abstractNumId="17" w15:restartNumberingAfterBreak="0">
    <w:nsid w:val="7786146A"/>
    <w:multiLevelType w:val="singleLevel"/>
    <w:tmpl w:val="74AC6E46"/>
    <w:lvl w:ilvl="0">
      <w:start w:val="1"/>
      <w:numFmt w:val="bullet"/>
      <w:pStyle w:val="N2-2ndBullet"/>
      <w:lvlText w:val=""/>
      <w:lvlJc w:val="left"/>
      <w:pPr>
        <w:tabs>
          <w:tab w:val="num" w:pos="-72"/>
        </w:tabs>
        <w:ind w:left="1656" w:hanging="576"/>
      </w:pPr>
      <w:rPr>
        <w:rFonts w:ascii="Wingdings" w:hAnsi="Wingdings" w:cs="Wingdings" w:hint="default"/>
        <w:sz w:val="16"/>
        <w:szCs w:val="16"/>
      </w:rPr>
    </w:lvl>
  </w:abstractNum>
  <w:num w:numId="1">
    <w:abstractNumId w:val="2"/>
  </w:num>
  <w:num w:numId="2">
    <w:abstractNumId w:val="17"/>
  </w:num>
  <w:num w:numId="3">
    <w:abstractNumId w:val="5"/>
  </w:num>
  <w:num w:numId="4">
    <w:abstractNumId w:val="6"/>
  </w:num>
  <w:num w:numId="5">
    <w:abstractNumId w:val="8"/>
  </w:num>
  <w:num w:numId="6">
    <w:abstractNumId w:val="15"/>
  </w:num>
  <w:num w:numId="7">
    <w:abstractNumId w:val="7"/>
  </w:num>
  <w:num w:numId="8">
    <w:abstractNumId w:val="9"/>
  </w:num>
  <w:num w:numId="9">
    <w:abstractNumId w:val="0"/>
  </w:num>
  <w:num w:numId="10">
    <w:abstractNumId w:val="11"/>
  </w:num>
  <w:num w:numId="11">
    <w:abstractNumId w:val="3"/>
  </w:num>
  <w:num w:numId="12">
    <w:abstractNumId w:val="4"/>
  </w:num>
  <w:num w:numId="13">
    <w:abstractNumId w:val="10"/>
  </w:num>
  <w:num w:numId="14">
    <w:abstractNumId w:val="1"/>
  </w:num>
  <w:num w:numId="15">
    <w:abstractNumId w:val="14"/>
  </w:num>
  <w:num w:numId="16">
    <w:abstractNumId w:val="13"/>
  </w:num>
  <w:num w:numId="17">
    <w:abstractNumId w:val="16"/>
  </w:num>
  <w:num w:numId="18">
    <w:abstractNumId w:val="1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2DEF"/>
    <w:rsid w:val="00002669"/>
    <w:rsid w:val="00002CB2"/>
    <w:rsid w:val="00003D0C"/>
    <w:rsid w:val="000068D5"/>
    <w:rsid w:val="00006CD4"/>
    <w:rsid w:val="00012596"/>
    <w:rsid w:val="00013F0A"/>
    <w:rsid w:val="00014066"/>
    <w:rsid w:val="0001452F"/>
    <w:rsid w:val="00014C5D"/>
    <w:rsid w:val="000151A9"/>
    <w:rsid w:val="000236D9"/>
    <w:rsid w:val="00024097"/>
    <w:rsid w:val="00026C55"/>
    <w:rsid w:val="00030B06"/>
    <w:rsid w:val="00032EAB"/>
    <w:rsid w:val="00034AF2"/>
    <w:rsid w:val="00034D66"/>
    <w:rsid w:val="00037139"/>
    <w:rsid w:val="00040551"/>
    <w:rsid w:val="00043C49"/>
    <w:rsid w:val="000462CE"/>
    <w:rsid w:val="00046631"/>
    <w:rsid w:val="00046D69"/>
    <w:rsid w:val="00047243"/>
    <w:rsid w:val="000523C9"/>
    <w:rsid w:val="0005319C"/>
    <w:rsid w:val="00054F7E"/>
    <w:rsid w:val="0005567A"/>
    <w:rsid w:val="000630F3"/>
    <w:rsid w:val="00063B71"/>
    <w:rsid w:val="00063EA6"/>
    <w:rsid w:val="00063EAA"/>
    <w:rsid w:val="000642F2"/>
    <w:rsid w:val="000663CC"/>
    <w:rsid w:val="000711CD"/>
    <w:rsid w:val="000759C1"/>
    <w:rsid w:val="00075CF3"/>
    <w:rsid w:val="000774D6"/>
    <w:rsid w:val="00082FB9"/>
    <w:rsid w:val="000847B7"/>
    <w:rsid w:val="00084F1E"/>
    <w:rsid w:val="00085277"/>
    <w:rsid w:val="000858FA"/>
    <w:rsid w:val="0009080F"/>
    <w:rsid w:val="000925D2"/>
    <w:rsid w:val="00093851"/>
    <w:rsid w:val="00094BF2"/>
    <w:rsid w:val="00095AF9"/>
    <w:rsid w:val="00096849"/>
    <w:rsid w:val="000A0F71"/>
    <w:rsid w:val="000B7303"/>
    <w:rsid w:val="000C274B"/>
    <w:rsid w:val="000C2EFC"/>
    <w:rsid w:val="000C3B79"/>
    <w:rsid w:val="000C4150"/>
    <w:rsid w:val="000C4CAF"/>
    <w:rsid w:val="000D05A0"/>
    <w:rsid w:val="000D0892"/>
    <w:rsid w:val="000D31C0"/>
    <w:rsid w:val="000D4D34"/>
    <w:rsid w:val="000E3608"/>
    <w:rsid w:val="000E3BC9"/>
    <w:rsid w:val="000E49A7"/>
    <w:rsid w:val="000F0EE6"/>
    <w:rsid w:val="000F10DC"/>
    <w:rsid w:val="000F1766"/>
    <w:rsid w:val="000F19A7"/>
    <w:rsid w:val="000F50B9"/>
    <w:rsid w:val="000F55B5"/>
    <w:rsid w:val="00100D30"/>
    <w:rsid w:val="00102734"/>
    <w:rsid w:val="00103D59"/>
    <w:rsid w:val="001134E9"/>
    <w:rsid w:val="00115D62"/>
    <w:rsid w:val="00117092"/>
    <w:rsid w:val="00122751"/>
    <w:rsid w:val="001245D1"/>
    <w:rsid w:val="001248B5"/>
    <w:rsid w:val="00124EB1"/>
    <w:rsid w:val="00124F7A"/>
    <w:rsid w:val="0012575C"/>
    <w:rsid w:val="00125D25"/>
    <w:rsid w:val="0013185D"/>
    <w:rsid w:val="00133154"/>
    <w:rsid w:val="00133289"/>
    <w:rsid w:val="001355B4"/>
    <w:rsid w:val="00135823"/>
    <w:rsid w:val="00140AD2"/>
    <w:rsid w:val="00141F78"/>
    <w:rsid w:val="00143326"/>
    <w:rsid w:val="00143A97"/>
    <w:rsid w:val="00143BF1"/>
    <w:rsid w:val="00143DE1"/>
    <w:rsid w:val="001440C5"/>
    <w:rsid w:val="00144640"/>
    <w:rsid w:val="00147660"/>
    <w:rsid w:val="00147F0D"/>
    <w:rsid w:val="00152324"/>
    <w:rsid w:val="001528DE"/>
    <w:rsid w:val="00153B43"/>
    <w:rsid w:val="001543AF"/>
    <w:rsid w:val="001553BF"/>
    <w:rsid w:val="00162CE1"/>
    <w:rsid w:val="001638F1"/>
    <w:rsid w:val="0016565B"/>
    <w:rsid w:val="00166105"/>
    <w:rsid w:val="001668C4"/>
    <w:rsid w:val="0018364C"/>
    <w:rsid w:val="00183655"/>
    <w:rsid w:val="001838E3"/>
    <w:rsid w:val="00190B66"/>
    <w:rsid w:val="00190E6C"/>
    <w:rsid w:val="00191682"/>
    <w:rsid w:val="0019427F"/>
    <w:rsid w:val="00195C2D"/>
    <w:rsid w:val="0019616B"/>
    <w:rsid w:val="001A05F9"/>
    <w:rsid w:val="001A0A8C"/>
    <w:rsid w:val="001A25A8"/>
    <w:rsid w:val="001A4E71"/>
    <w:rsid w:val="001A569A"/>
    <w:rsid w:val="001A5E9F"/>
    <w:rsid w:val="001A6157"/>
    <w:rsid w:val="001A77D0"/>
    <w:rsid w:val="001A7C5C"/>
    <w:rsid w:val="001B218A"/>
    <w:rsid w:val="001B2979"/>
    <w:rsid w:val="001B43C7"/>
    <w:rsid w:val="001B495A"/>
    <w:rsid w:val="001C03CC"/>
    <w:rsid w:val="001C0E4A"/>
    <w:rsid w:val="001C4949"/>
    <w:rsid w:val="001C4D29"/>
    <w:rsid w:val="001C7212"/>
    <w:rsid w:val="001C7245"/>
    <w:rsid w:val="001C79EF"/>
    <w:rsid w:val="001D230B"/>
    <w:rsid w:val="001D3733"/>
    <w:rsid w:val="001D3CE3"/>
    <w:rsid w:val="001D55A6"/>
    <w:rsid w:val="001E07EB"/>
    <w:rsid w:val="001E1A5D"/>
    <w:rsid w:val="001E7051"/>
    <w:rsid w:val="001F1FDA"/>
    <w:rsid w:val="001F2730"/>
    <w:rsid w:val="001F2E0D"/>
    <w:rsid w:val="001F3081"/>
    <w:rsid w:val="001F4E47"/>
    <w:rsid w:val="001F6EB7"/>
    <w:rsid w:val="00200EF9"/>
    <w:rsid w:val="0020133D"/>
    <w:rsid w:val="0020149B"/>
    <w:rsid w:val="00202616"/>
    <w:rsid w:val="00203779"/>
    <w:rsid w:val="00203955"/>
    <w:rsid w:val="00205D79"/>
    <w:rsid w:val="00211543"/>
    <w:rsid w:val="00211558"/>
    <w:rsid w:val="002121A0"/>
    <w:rsid w:val="002121D6"/>
    <w:rsid w:val="00212621"/>
    <w:rsid w:val="00212983"/>
    <w:rsid w:val="00215ED9"/>
    <w:rsid w:val="002174E2"/>
    <w:rsid w:val="00220898"/>
    <w:rsid w:val="00222B5F"/>
    <w:rsid w:val="00222E65"/>
    <w:rsid w:val="00223083"/>
    <w:rsid w:val="002254E6"/>
    <w:rsid w:val="00226408"/>
    <w:rsid w:val="00227662"/>
    <w:rsid w:val="00231A96"/>
    <w:rsid w:val="00233FB1"/>
    <w:rsid w:val="00234AED"/>
    <w:rsid w:val="00234FD5"/>
    <w:rsid w:val="00236E15"/>
    <w:rsid w:val="00237911"/>
    <w:rsid w:val="002420E6"/>
    <w:rsid w:val="00242B38"/>
    <w:rsid w:val="0025574D"/>
    <w:rsid w:val="00263928"/>
    <w:rsid w:val="0026518B"/>
    <w:rsid w:val="00265796"/>
    <w:rsid w:val="00267068"/>
    <w:rsid w:val="00267102"/>
    <w:rsid w:val="0027160A"/>
    <w:rsid w:val="00271E8F"/>
    <w:rsid w:val="00274D73"/>
    <w:rsid w:val="0027700E"/>
    <w:rsid w:val="0027701C"/>
    <w:rsid w:val="00277131"/>
    <w:rsid w:val="00282E91"/>
    <w:rsid w:val="002868D1"/>
    <w:rsid w:val="00286B9B"/>
    <w:rsid w:val="00287302"/>
    <w:rsid w:val="0028778D"/>
    <w:rsid w:val="00287B54"/>
    <w:rsid w:val="00293622"/>
    <w:rsid w:val="00295BB7"/>
    <w:rsid w:val="002963A8"/>
    <w:rsid w:val="0029651F"/>
    <w:rsid w:val="002A1579"/>
    <w:rsid w:val="002A25C6"/>
    <w:rsid w:val="002A71C6"/>
    <w:rsid w:val="002A7BE0"/>
    <w:rsid w:val="002B086D"/>
    <w:rsid w:val="002B1C7F"/>
    <w:rsid w:val="002B1F00"/>
    <w:rsid w:val="002B1FD3"/>
    <w:rsid w:val="002B4943"/>
    <w:rsid w:val="002B686F"/>
    <w:rsid w:val="002B7441"/>
    <w:rsid w:val="002B7F79"/>
    <w:rsid w:val="002C0813"/>
    <w:rsid w:val="002C3BEA"/>
    <w:rsid w:val="002C5DEA"/>
    <w:rsid w:val="002D1314"/>
    <w:rsid w:val="002D1936"/>
    <w:rsid w:val="002D5113"/>
    <w:rsid w:val="002D626B"/>
    <w:rsid w:val="002E2B98"/>
    <w:rsid w:val="002E3A2A"/>
    <w:rsid w:val="002E447A"/>
    <w:rsid w:val="002E45B2"/>
    <w:rsid w:val="002F0D3D"/>
    <w:rsid w:val="002F55BA"/>
    <w:rsid w:val="002F658C"/>
    <w:rsid w:val="002F7686"/>
    <w:rsid w:val="0030062F"/>
    <w:rsid w:val="00300922"/>
    <w:rsid w:val="00303D69"/>
    <w:rsid w:val="00305166"/>
    <w:rsid w:val="003056EB"/>
    <w:rsid w:val="00305748"/>
    <w:rsid w:val="00305806"/>
    <w:rsid w:val="00307CE5"/>
    <w:rsid w:val="00307DC2"/>
    <w:rsid w:val="00313C77"/>
    <w:rsid w:val="00317A2B"/>
    <w:rsid w:val="00317FF8"/>
    <w:rsid w:val="00321103"/>
    <w:rsid w:val="003213FB"/>
    <w:rsid w:val="0032281D"/>
    <w:rsid w:val="00322A75"/>
    <w:rsid w:val="0032357F"/>
    <w:rsid w:val="003245AD"/>
    <w:rsid w:val="00330867"/>
    <w:rsid w:val="00330C43"/>
    <w:rsid w:val="00334B07"/>
    <w:rsid w:val="00335D3D"/>
    <w:rsid w:val="00336388"/>
    <w:rsid w:val="003369F1"/>
    <w:rsid w:val="003379A2"/>
    <w:rsid w:val="00337C4A"/>
    <w:rsid w:val="00337E44"/>
    <w:rsid w:val="00337FCD"/>
    <w:rsid w:val="003467B9"/>
    <w:rsid w:val="003474F1"/>
    <w:rsid w:val="00351B4A"/>
    <w:rsid w:val="00352DA4"/>
    <w:rsid w:val="003544B9"/>
    <w:rsid w:val="00360C3E"/>
    <w:rsid w:val="00360F81"/>
    <w:rsid w:val="00361659"/>
    <w:rsid w:val="00362CAD"/>
    <w:rsid w:val="0037022F"/>
    <w:rsid w:val="00373237"/>
    <w:rsid w:val="00377B8E"/>
    <w:rsid w:val="0038124B"/>
    <w:rsid w:val="00381A46"/>
    <w:rsid w:val="00382642"/>
    <w:rsid w:val="0038374C"/>
    <w:rsid w:val="00384074"/>
    <w:rsid w:val="00386D2B"/>
    <w:rsid w:val="00386DC7"/>
    <w:rsid w:val="003901C4"/>
    <w:rsid w:val="00390B26"/>
    <w:rsid w:val="00390B3E"/>
    <w:rsid w:val="0039296A"/>
    <w:rsid w:val="00392A36"/>
    <w:rsid w:val="00393820"/>
    <w:rsid w:val="00395139"/>
    <w:rsid w:val="0039709E"/>
    <w:rsid w:val="003A236F"/>
    <w:rsid w:val="003A517B"/>
    <w:rsid w:val="003A5968"/>
    <w:rsid w:val="003A6381"/>
    <w:rsid w:val="003B1062"/>
    <w:rsid w:val="003B14A4"/>
    <w:rsid w:val="003B1FC1"/>
    <w:rsid w:val="003B3C8F"/>
    <w:rsid w:val="003B4D2D"/>
    <w:rsid w:val="003B54A2"/>
    <w:rsid w:val="003B62E6"/>
    <w:rsid w:val="003B6AB5"/>
    <w:rsid w:val="003B6E8E"/>
    <w:rsid w:val="003C2F65"/>
    <w:rsid w:val="003C5105"/>
    <w:rsid w:val="003C6134"/>
    <w:rsid w:val="003C61ED"/>
    <w:rsid w:val="003C657F"/>
    <w:rsid w:val="003D01BA"/>
    <w:rsid w:val="003D0E3E"/>
    <w:rsid w:val="003D29AA"/>
    <w:rsid w:val="003E1523"/>
    <w:rsid w:val="003F2103"/>
    <w:rsid w:val="003F24FB"/>
    <w:rsid w:val="003F2567"/>
    <w:rsid w:val="003F39D3"/>
    <w:rsid w:val="003F4612"/>
    <w:rsid w:val="003F4EDC"/>
    <w:rsid w:val="003F647A"/>
    <w:rsid w:val="003F77E5"/>
    <w:rsid w:val="004016E1"/>
    <w:rsid w:val="00401926"/>
    <w:rsid w:val="0040417C"/>
    <w:rsid w:val="004055ED"/>
    <w:rsid w:val="00405CC1"/>
    <w:rsid w:val="00410DE1"/>
    <w:rsid w:val="00413799"/>
    <w:rsid w:val="00414129"/>
    <w:rsid w:val="00414F4D"/>
    <w:rsid w:val="00420226"/>
    <w:rsid w:val="004270FA"/>
    <w:rsid w:val="004308C9"/>
    <w:rsid w:val="0043129A"/>
    <w:rsid w:val="0043245D"/>
    <w:rsid w:val="00434AC6"/>
    <w:rsid w:val="00435F41"/>
    <w:rsid w:val="00440CAA"/>
    <w:rsid w:val="00441BA5"/>
    <w:rsid w:val="00444062"/>
    <w:rsid w:val="00444CD4"/>
    <w:rsid w:val="004463FB"/>
    <w:rsid w:val="004467D7"/>
    <w:rsid w:val="00446AAA"/>
    <w:rsid w:val="00447B2A"/>
    <w:rsid w:val="0045133E"/>
    <w:rsid w:val="0045156A"/>
    <w:rsid w:val="00452D20"/>
    <w:rsid w:val="004557D8"/>
    <w:rsid w:val="004629C8"/>
    <w:rsid w:val="00462A10"/>
    <w:rsid w:val="00462C2C"/>
    <w:rsid w:val="00463909"/>
    <w:rsid w:val="0046461B"/>
    <w:rsid w:val="004652C6"/>
    <w:rsid w:val="00465E5A"/>
    <w:rsid w:val="00466B57"/>
    <w:rsid w:val="00467698"/>
    <w:rsid w:val="00467DF4"/>
    <w:rsid w:val="004711E7"/>
    <w:rsid w:val="004712A2"/>
    <w:rsid w:val="0047487F"/>
    <w:rsid w:val="0047522A"/>
    <w:rsid w:val="0047702E"/>
    <w:rsid w:val="00477041"/>
    <w:rsid w:val="00477BE2"/>
    <w:rsid w:val="00480944"/>
    <w:rsid w:val="00483754"/>
    <w:rsid w:val="00483ACE"/>
    <w:rsid w:val="00486B82"/>
    <w:rsid w:val="00486BF8"/>
    <w:rsid w:val="0049057C"/>
    <w:rsid w:val="00490F99"/>
    <w:rsid w:val="004930E9"/>
    <w:rsid w:val="004941DD"/>
    <w:rsid w:val="00495DF8"/>
    <w:rsid w:val="004964BB"/>
    <w:rsid w:val="004966A9"/>
    <w:rsid w:val="004970E0"/>
    <w:rsid w:val="004A33B3"/>
    <w:rsid w:val="004A3A24"/>
    <w:rsid w:val="004A4436"/>
    <w:rsid w:val="004A5382"/>
    <w:rsid w:val="004B03EE"/>
    <w:rsid w:val="004B1AD2"/>
    <w:rsid w:val="004B43E5"/>
    <w:rsid w:val="004B65A1"/>
    <w:rsid w:val="004C382C"/>
    <w:rsid w:val="004C3842"/>
    <w:rsid w:val="004C4BBD"/>
    <w:rsid w:val="004C7230"/>
    <w:rsid w:val="004D01B3"/>
    <w:rsid w:val="004D0582"/>
    <w:rsid w:val="004D098F"/>
    <w:rsid w:val="004D15BB"/>
    <w:rsid w:val="004D3458"/>
    <w:rsid w:val="004D5948"/>
    <w:rsid w:val="004D6211"/>
    <w:rsid w:val="004D6379"/>
    <w:rsid w:val="004D709D"/>
    <w:rsid w:val="004D7884"/>
    <w:rsid w:val="004E35BD"/>
    <w:rsid w:val="004E3D74"/>
    <w:rsid w:val="004E4A64"/>
    <w:rsid w:val="004F0250"/>
    <w:rsid w:val="004F0F79"/>
    <w:rsid w:val="004F1B4B"/>
    <w:rsid w:val="004F2F1A"/>
    <w:rsid w:val="004F39CA"/>
    <w:rsid w:val="004F5AAA"/>
    <w:rsid w:val="004F7D4D"/>
    <w:rsid w:val="00501904"/>
    <w:rsid w:val="00502A59"/>
    <w:rsid w:val="005031BF"/>
    <w:rsid w:val="005040E3"/>
    <w:rsid w:val="00506507"/>
    <w:rsid w:val="005068B0"/>
    <w:rsid w:val="00510566"/>
    <w:rsid w:val="00511650"/>
    <w:rsid w:val="00514E0A"/>
    <w:rsid w:val="00516C4D"/>
    <w:rsid w:val="005170B6"/>
    <w:rsid w:val="005228D2"/>
    <w:rsid w:val="00527146"/>
    <w:rsid w:val="0052776C"/>
    <w:rsid w:val="005303FE"/>
    <w:rsid w:val="00530866"/>
    <w:rsid w:val="00530A86"/>
    <w:rsid w:val="00532988"/>
    <w:rsid w:val="00532DEA"/>
    <w:rsid w:val="00534D79"/>
    <w:rsid w:val="00537652"/>
    <w:rsid w:val="00537F19"/>
    <w:rsid w:val="00541715"/>
    <w:rsid w:val="00541B70"/>
    <w:rsid w:val="00541D30"/>
    <w:rsid w:val="00543913"/>
    <w:rsid w:val="005441D4"/>
    <w:rsid w:val="00546310"/>
    <w:rsid w:val="00546EDE"/>
    <w:rsid w:val="00550417"/>
    <w:rsid w:val="00551816"/>
    <w:rsid w:val="0055218E"/>
    <w:rsid w:val="00553C3C"/>
    <w:rsid w:val="00557028"/>
    <w:rsid w:val="00560DD5"/>
    <w:rsid w:val="0056138E"/>
    <w:rsid w:val="00562428"/>
    <w:rsid w:val="00562BC1"/>
    <w:rsid w:val="005631FF"/>
    <w:rsid w:val="005657B2"/>
    <w:rsid w:val="0057192D"/>
    <w:rsid w:val="00571B88"/>
    <w:rsid w:val="00572127"/>
    <w:rsid w:val="00572D0A"/>
    <w:rsid w:val="005745B3"/>
    <w:rsid w:val="00575DCB"/>
    <w:rsid w:val="005826C4"/>
    <w:rsid w:val="00584D31"/>
    <w:rsid w:val="0058732C"/>
    <w:rsid w:val="005901DE"/>
    <w:rsid w:val="00590795"/>
    <w:rsid w:val="00590EAA"/>
    <w:rsid w:val="005937DA"/>
    <w:rsid w:val="0059448A"/>
    <w:rsid w:val="00595BDF"/>
    <w:rsid w:val="00596733"/>
    <w:rsid w:val="00597261"/>
    <w:rsid w:val="005A406C"/>
    <w:rsid w:val="005A4E67"/>
    <w:rsid w:val="005A53E2"/>
    <w:rsid w:val="005A58AE"/>
    <w:rsid w:val="005B1431"/>
    <w:rsid w:val="005B4567"/>
    <w:rsid w:val="005C0B15"/>
    <w:rsid w:val="005C20AE"/>
    <w:rsid w:val="005C420B"/>
    <w:rsid w:val="005C53C4"/>
    <w:rsid w:val="005C5B05"/>
    <w:rsid w:val="005C6A4D"/>
    <w:rsid w:val="005D017B"/>
    <w:rsid w:val="005D4291"/>
    <w:rsid w:val="005D4786"/>
    <w:rsid w:val="005D5E45"/>
    <w:rsid w:val="005E012C"/>
    <w:rsid w:val="005E0216"/>
    <w:rsid w:val="005E4C8D"/>
    <w:rsid w:val="005E72AB"/>
    <w:rsid w:val="005F3F4E"/>
    <w:rsid w:val="005F4116"/>
    <w:rsid w:val="006045B1"/>
    <w:rsid w:val="00606950"/>
    <w:rsid w:val="00615F2A"/>
    <w:rsid w:val="006164A2"/>
    <w:rsid w:val="006167A0"/>
    <w:rsid w:val="0062245E"/>
    <w:rsid w:val="006260B2"/>
    <w:rsid w:val="006274BE"/>
    <w:rsid w:val="006304DB"/>
    <w:rsid w:val="00631B18"/>
    <w:rsid w:val="00631F91"/>
    <w:rsid w:val="00633591"/>
    <w:rsid w:val="006340BB"/>
    <w:rsid w:val="00635389"/>
    <w:rsid w:val="00637802"/>
    <w:rsid w:val="00637B29"/>
    <w:rsid w:val="00637FBE"/>
    <w:rsid w:val="00651F6F"/>
    <w:rsid w:val="006536FC"/>
    <w:rsid w:val="006604C6"/>
    <w:rsid w:val="00660600"/>
    <w:rsid w:val="00660E01"/>
    <w:rsid w:val="00660ED8"/>
    <w:rsid w:val="00661B1D"/>
    <w:rsid w:val="00664077"/>
    <w:rsid w:val="0066483F"/>
    <w:rsid w:val="00666F09"/>
    <w:rsid w:val="006700B5"/>
    <w:rsid w:val="00674F65"/>
    <w:rsid w:val="00677BBC"/>
    <w:rsid w:val="00680642"/>
    <w:rsid w:val="006846BF"/>
    <w:rsid w:val="00686CCB"/>
    <w:rsid w:val="00690CAD"/>
    <w:rsid w:val="00691454"/>
    <w:rsid w:val="0069204F"/>
    <w:rsid w:val="0069426C"/>
    <w:rsid w:val="0069469E"/>
    <w:rsid w:val="00694A0F"/>
    <w:rsid w:val="00694C3F"/>
    <w:rsid w:val="006967CD"/>
    <w:rsid w:val="006A10F2"/>
    <w:rsid w:val="006A3D91"/>
    <w:rsid w:val="006A43AB"/>
    <w:rsid w:val="006A4D7F"/>
    <w:rsid w:val="006A4DC2"/>
    <w:rsid w:val="006A52E7"/>
    <w:rsid w:val="006B1164"/>
    <w:rsid w:val="006B204A"/>
    <w:rsid w:val="006B3C55"/>
    <w:rsid w:val="006B54AF"/>
    <w:rsid w:val="006B71C5"/>
    <w:rsid w:val="006C1464"/>
    <w:rsid w:val="006C279D"/>
    <w:rsid w:val="006C41DB"/>
    <w:rsid w:val="006C6E10"/>
    <w:rsid w:val="006D375D"/>
    <w:rsid w:val="006D5759"/>
    <w:rsid w:val="006D7764"/>
    <w:rsid w:val="006D7A23"/>
    <w:rsid w:val="006D7CBF"/>
    <w:rsid w:val="006E22AC"/>
    <w:rsid w:val="006E5085"/>
    <w:rsid w:val="006E52A2"/>
    <w:rsid w:val="006E54B7"/>
    <w:rsid w:val="006F0679"/>
    <w:rsid w:val="006F1588"/>
    <w:rsid w:val="006F1DA6"/>
    <w:rsid w:val="006F20DA"/>
    <w:rsid w:val="006F48D8"/>
    <w:rsid w:val="006F49BF"/>
    <w:rsid w:val="006F66A9"/>
    <w:rsid w:val="006F6C70"/>
    <w:rsid w:val="007018C5"/>
    <w:rsid w:val="00703113"/>
    <w:rsid w:val="00704C1A"/>
    <w:rsid w:val="00704CC1"/>
    <w:rsid w:val="00713376"/>
    <w:rsid w:val="00714750"/>
    <w:rsid w:val="00723EE4"/>
    <w:rsid w:val="007245ED"/>
    <w:rsid w:val="00726CE9"/>
    <w:rsid w:val="007274B4"/>
    <w:rsid w:val="00727F68"/>
    <w:rsid w:val="007306D6"/>
    <w:rsid w:val="007310C0"/>
    <w:rsid w:val="00732804"/>
    <w:rsid w:val="007346CC"/>
    <w:rsid w:val="00734D2F"/>
    <w:rsid w:val="00736BB3"/>
    <w:rsid w:val="0074187A"/>
    <w:rsid w:val="00742897"/>
    <w:rsid w:val="00743E43"/>
    <w:rsid w:val="00745DE6"/>
    <w:rsid w:val="00747468"/>
    <w:rsid w:val="007475AC"/>
    <w:rsid w:val="007478DD"/>
    <w:rsid w:val="00747954"/>
    <w:rsid w:val="007479AD"/>
    <w:rsid w:val="00753C4E"/>
    <w:rsid w:val="00754B26"/>
    <w:rsid w:val="00756792"/>
    <w:rsid w:val="00760067"/>
    <w:rsid w:val="00760946"/>
    <w:rsid w:val="00760CBB"/>
    <w:rsid w:val="00762A56"/>
    <w:rsid w:val="00764618"/>
    <w:rsid w:val="00765642"/>
    <w:rsid w:val="00765EEB"/>
    <w:rsid w:val="00770A7D"/>
    <w:rsid w:val="00771B3A"/>
    <w:rsid w:val="007733AE"/>
    <w:rsid w:val="007740B4"/>
    <w:rsid w:val="00774741"/>
    <w:rsid w:val="007800FF"/>
    <w:rsid w:val="007813F5"/>
    <w:rsid w:val="00781D75"/>
    <w:rsid w:val="0079212E"/>
    <w:rsid w:val="007932AC"/>
    <w:rsid w:val="0079357C"/>
    <w:rsid w:val="0079382B"/>
    <w:rsid w:val="0079760C"/>
    <w:rsid w:val="007A1B80"/>
    <w:rsid w:val="007A2C77"/>
    <w:rsid w:val="007B046D"/>
    <w:rsid w:val="007B0D9F"/>
    <w:rsid w:val="007B2E53"/>
    <w:rsid w:val="007B2F29"/>
    <w:rsid w:val="007B3A6F"/>
    <w:rsid w:val="007B5F29"/>
    <w:rsid w:val="007B6550"/>
    <w:rsid w:val="007B6DE7"/>
    <w:rsid w:val="007B6FF1"/>
    <w:rsid w:val="007C5FF4"/>
    <w:rsid w:val="007C64A4"/>
    <w:rsid w:val="007C742D"/>
    <w:rsid w:val="007D2420"/>
    <w:rsid w:val="007D5AE0"/>
    <w:rsid w:val="007D65EF"/>
    <w:rsid w:val="007E077E"/>
    <w:rsid w:val="007E1F3E"/>
    <w:rsid w:val="007E4E6B"/>
    <w:rsid w:val="007E5D14"/>
    <w:rsid w:val="007E73B7"/>
    <w:rsid w:val="007E749D"/>
    <w:rsid w:val="007E7C28"/>
    <w:rsid w:val="007E7ECC"/>
    <w:rsid w:val="007F26F0"/>
    <w:rsid w:val="007F327B"/>
    <w:rsid w:val="007F5BED"/>
    <w:rsid w:val="0080270A"/>
    <w:rsid w:val="00807160"/>
    <w:rsid w:val="00807451"/>
    <w:rsid w:val="00807B32"/>
    <w:rsid w:val="00810DF9"/>
    <w:rsid w:val="00812EDE"/>
    <w:rsid w:val="00813278"/>
    <w:rsid w:val="008211F0"/>
    <w:rsid w:val="00822164"/>
    <w:rsid w:val="008228DF"/>
    <w:rsid w:val="00823DD1"/>
    <w:rsid w:val="0082457E"/>
    <w:rsid w:val="008245FB"/>
    <w:rsid w:val="008256F6"/>
    <w:rsid w:val="008309D9"/>
    <w:rsid w:val="0083236C"/>
    <w:rsid w:val="00833CB3"/>
    <w:rsid w:val="00834F55"/>
    <w:rsid w:val="008429DD"/>
    <w:rsid w:val="00843107"/>
    <w:rsid w:val="00843F9D"/>
    <w:rsid w:val="0084469A"/>
    <w:rsid w:val="008478B1"/>
    <w:rsid w:val="00850889"/>
    <w:rsid w:val="00853B15"/>
    <w:rsid w:val="00854468"/>
    <w:rsid w:val="00855014"/>
    <w:rsid w:val="00855324"/>
    <w:rsid w:val="0086059F"/>
    <w:rsid w:val="00860D56"/>
    <w:rsid w:val="008615EB"/>
    <w:rsid w:val="00865E81"/>
    <w:rsid w:val="0086721B"/>
    <w:rsid w:val="00867F51"/>
    <w:rsid w:val="00870F16"/>
    <w:rsid w:val="0087371B"/>
    <w:rsid w:val="00873CA2"/>
    <w:rsid w:val="00875095"/>
    <w:rsid w:val="00877201"/>
    <w:rsid w:val="008802F4"/>
    <w:rsid w:val="00885A4B"/>
    <w:rsid w:val="00895DB5"/>
    <w:rsid w:val="008A02C8"/>
    <w:rsid w:val="008A1866"/>
    <w:rsid w:val="008A1A86"/>
    <w:rsid w:val="008A1E86"/>
    <w:rsid w:val="008A663C"/>
    <w:rsid w:val="008A7362"/>
    <w:rsid w:val="008B0908"/>
    <w:rsid w:val="008B6133"/>
    <w:rsid w:val="008B6E27"/>
    <w:rsid w:val="008C26EC"/>
    <w:rsid w:val="008C4045"/>
    <w:rsid w:val="008C54DC"/>
    <w:rsid w:val="008D0B72"/>
    <w:rsid w:val="008D1EBA"/>
    <w:rsid w:val="008D2085"/>
    <w:rsid w:val="008D2CE4"/>
    <w:rsid w:val="008D2E86"/>
    <w:rsid w:val="008D48F1"/>
    <w:rsid w:val="008E054B"/>
    <w:rsid w:val="008E0680"/>
    <w:rsid w:val="008E3293"/>
    <w:rsid w:val="008E402E"/>
    <w:rsid w:val="008E4BC7"/>
    <w:rsid w:val="008E50D4"/>
    <w:rsid w:val="008E556D"/>
    <w:rsid w:val="008E6E95"/>
    <w:rsid w:val="008E75D8"/>
    <w:rsid w:val="008E766D"/>
    <w:rsid w:val="008E78B9"/>
    <w:rsid w:val="008E7B62"/>
    <w:rsid w:val="008F25C5"/>
    <w:rsid w:val="008F2E8D"/>
    <w:rsid w:val="008F4441"/>
    <w:rsid w:val="00902C24"/>
    <w:rsid w:val="00904484"/>
    <w:rsid w:val="00905AEB"/>
    <w:rsid w:val="00907E75"/>
    <w:rsid w:val="00910583"/>
    <w:rsid w:val="00913EDB"/>
    <w:rsid w:val="00913F8A"/>
    <w:rsid w:val="00915AD4"/>
    <w:rsid w:val="0091648D"/>
    <w:rsid w:val="0092167B"/>
    <w:rsid w:val="009253F9"/>
    <w:rsid w:val="009259B3"/>
    <w:rsid w:val="00926756"/>
    <w:rsid w:val="0092793E"/>
    <w:rsid w:val="00931CA6"/>
    <w:rsid w:val="00932DFA"/>
    <w:rsid w:val="00934709"/>
    <w:rsid w:val="0093547E"/>
    <w:rsid w:val="0093627C"/>
    <w:rsid w:val="0093739D"/>
    <w:rsid w:val="00942A24"/>
    <w:rsid w:val="00945F58"/>
    <w:rsid w:val="00946BB2"/>
    <w:rsid w:val="00953BD9"/>
    <w:rsid w:val="00953D4F"/>
    <w:rsid w:val="009559E8"/>
    <w:rsid w:val="00956D43"/>
    <w:rsid w:val="00957059"/>
    <w:rsid w:val="009622A8"/>
    <w:rsid w:val="009704AE"/>
    <w:rsid w:val="009721F9"/>
    <w:rsid w:val="00972DEF"/>
    <w:rsid w:val="009743C5"/>
    <w:rsid w:val="00974FB7"/>
    <w:rsid w:val="0097678A"/>
    <w:rsid w:val="00976FEE"/>
    <w:rsid w:val="00977034"/>
    <w:rsid w:val="00981F16"/>
    <w:rsid w:val="00985407"/>
    <w:rsid w:val="009854E8"/>
    <w:rsid w:val="0098565D"/>
    <w:rsid w:val="00985817"/>
    <w:rsid w:val="009901D4"/>
    <w:rsid w:val="009904EE"/>
    <w:rsid w:val="009926F2"/>
    <w:rsid w:val="009942F1"/>
    <w:rsid w:val="009971A3"/>
    <w:rsid w:val="009A1445"/>
    <w:rsid w:val="009A1588"/>
    <w:rsid w:val="009A275B"/>
    <w:rsid w:val="009A2D3C"/>
    <w:rsid w:val="009A3A64"/>
    <w:rsid w:val="009A41BA"/>
    <w:rsid w:val="009A48D5"/>
    <w:rsid w:val="009A71AB"/>
    <w:rsid w:val="009B1429"/>
    <w:rsid w:val="009B4439"/>
    <w:rsid w:val="009B4AA0"/>
    <w:rsid w:val="009B6981"/>
    <w:rsid w:val="009C0C82"/>
    <w:rsid w:val="009C68CB"/>
    <w:rsid w:val="009D2C2C"/>
    <w:rsid w:val="009D47A8"/>
    <w:rsid w:val="009E4871"/>
    <w:rsid w:val="009E5E02"/>
    <w:rsid w:val="009E631C"/>
    <w:rsid w:val="009F0B8B"/>
    <w:rsid w:val="009F0B98"/>
    <w:rsid w:val="009F22FB"/>
    <w:rsid w:val="009F418D"/>
    <w:rsid w:val="009F6DC2"/>
    <w:rsid w:val="00A01353"/>
    <w:rsid w:val="00A02695"/>
    <w:rsid w:val="00A028D5"/>
    <w:rsid w:val="00A1201A"/>
    <w:rsid w:val="00A1346B"/>
    <w:rsid w:val="00A1379C"/>
    <w:rsid w:val="00A13FC9"/>
    <w:rsid w:val="00A14032"/>
    <w:rsid w:val="00A160CB"/>
    <w:rsid w:val="00A17697"/>
    <w:rsid w:val="00A203A1"/>
    <w:rsid w:val="00A21B94"/>
    <w:rsid w:val="00A21E6D"/>
    <w:rsid w:val="00A2327B"/>
    <w:rsid w:val="00A257E4"/>
    <w:rsid w:val="00A26B90"/>
    <w:rsid w:val="00A2748B"/>
    <w:rsid w:val="00A318DF"/>
    <w:rsid w:val="00A324BA"/>
    <w:rsid w:val="00A33DC6"/>
    <w:rsid w:val="00A34DE3"/>
    <w:rsid w:val="00A365A1"/>
    <w:rsid w:val="00A37553"/>
    <w:rsid w:val="00A40C98"/>
    <w:rsid w:val="00A42F11"/>
    <w:rsid w:val="00A43960"/>
    <w:rsid w:val="00A4439E"/>
    <w:rsid w:val="00A4616C"/>
    <w:rsid w:val="00A50E9E"/>
    <w:rsid w:val="00A539ED"/>
    <w:rsid w:val="00A564A6"/>
    <w:rsid w:val="00A5757E"/>
    <w:rsid w:val="00A6099B"/>
    <w:rsid w:val="00A6200C"/>
    <w:rsid w:val="00A62F9F"/>
    <w:rsid w:val="00A65CA1"/>
    <w:rsid w:val="00A707DC"/>
    <w:rsid w:val="00A72024"/>
    <w:rsid w:val="00A753EB"/>
    <w:rsid w:val="00A779A2"/>
    <w:rsid w:val="00A8069C"/>
    <w:rsid w:val="00A80F16"/>
    <w:rsid w:val="00A818BC"/>
    <w:rsid w:val="00A818C7"/>
    <w:rsid w:val="00A82C8B"/>
    <w:rsid w:val="00A834FD"/>
    <w:rsid w:val="00A86465"/>
    <w:rsid w:val="00A90D95"/>
    <w:rsid w:val="00A90E1C"/>
    <w:rsid w:val="00A92A25"/>
    <w:rsid w:val="00A954B6"/>
    <w:rsid w:val="00A959DF"/>
    <w:rsid w:val="00AA0FEF"/>
    <w:rsid w:val="00AA22EF"/>
    <w:rsid w:val="00AA56AA"/>
    <w:rsid w:val="00AA5E12"/>
    <w:rsid w:val="00AB0B57"/>
    <w:rsid w:val="00AB2A94"/>
    <w:rsid w:val="00AB4552"/>
    <w:rsid w:val="00AB466D"/>
    <w:rsid w:val="00AB4CD3"/>
    <w:rsid w:val="00AB5AB4"/>
    <w:rsid w:val="00AC0910"/>
    <w:rsid w:val="00AC1D1F"/>
    <w:rsid w:val="00AC33DF"/>
    <w:rsid w:val="00AC4434"/>
    <w:rsid w:val="00AC448C"/>
    <w:rsid w:val="00AC513E"/>
    <w:rsid w:val="00AC6B44"/>
    <w:rsid w:val="00AC6FA8"/>
    <w:rsid w:val="00AD0BB8"/>
    <w:rsid w:val="00AD465B"/>
    <w:rsid w:val="00AE00DD"/>
    <w:rsid w:val="00AE3644"/>
    <w:rsid w:val="00AE4DB7"/>
    <w:rsid w:val="00AF0404"/>
    <w:rsid w:val="00AF1D25"/>
    <w:rsid w:val="00AF2AE4"/>
    <w:rsid w:val="00AF39E7"/>
    <w:rsid w:val="00AF3DA4"/>
    <w:rsid w:val="00AF63D0"/>
    <w:rsid w:val="00B016AC"/>
    <w:rsid w:val="00B02772"/>
    <w:rsid w:val="00B027F4"/>
    <w:rsid w:val="00B05574"/>
    <w:rsid w:val="00B062EC"/>
    <w:rsid w:val="00B12635"/>
    <w:rsid w:val="00B17729"/>
    <w:rsid w:val="00B216C1"/>
    <w:rsid w:val="00B21CFC"/>
    <w:rsid w:val="00B22BB7"/>
    <w:rsid w:val="00B24E98"/>
    <w:rsid w:val="00B2733B"/>
    <w:rsid w:val="00B27D1D"/>
    <w:rsid w:val="00B27F10"/>
    <w:rsid w:val="00B3035E"/>
    <w:rsid w:val="00B33817"/>
    <w:rsid w:val="00B35F0D"/>
    <w:rsid w:val="00B371D2"/>
    <w:rsid w:val="00B42744"/>
    <w:rsid w:val="00B43061"/>
    <w:rsid w:val="00B45969"/>
    <w:rsid w:val="00B51CB3"/>
    <w:rsid w:val="00B54182"/>
    <w:rsid w:val="00B566C6"/>
    <w:rsid w:val="00B6005C"/>
    <w:rsid w:val="00B6065C"/>
    <w:rsid w:val="00B63808"/>
    <w:rsid w:val="00B64150"/>
    <w:rsid w:val="00B65413"/>
    <w:rsid w:val="00B70FA9"/>
    <w:rsid w:val="00B7145E"/>
    <w:rsid w:val="00B71834"/>
    <w:rsid w:val="00B75A46"/>
    <w:rsid w:val="00B8190C"/>
    <w:rsid w:val="00B81C3E"/>
    <w:rsid w:val="00B820F5"/>
    <w:rsid w:val="00B823F2"/>
    <w:rsid w:val="00B83935"/>
    <w:rsid w:val="00B87B74"/>
    <w:rsid w:val="00B90F97"/>
    <w:rsid w:val="00B91F61"/>
    <w:rsid w:val="00B93FC0"/>
    <w:rsid w:val="00B944AE"/>
    <w:rsid w:val="00B95FE7"/>
    <w:rsid w:val="00B9616A"/>
    <w:rsid w:val="00B964EF"/>
    <w:rsid w:val="00BA0A8C"/>
    <w:rsid w:val="00BA0A94"/>
    <w:rsid w:val="00BA234F"/>
    <w:rsid w:val="00BA4EDA"/>
    <w:rsid w:val="00BA6705"/>
    <w:rsid w:val="00BA751C"/>
    <w:rsid w:val="00BB127E"/>
    <w:rsid w:val="00BB1F82"/>
    <w:rsid w:val="00BB22CD"/>
    <w:rsid w:val="00BB25A1"/>
    <w:rsid w:val="00BB2810"/>
    <w:rsid w:val="00BB3299"/>
    <w:rsid w:val="00BB32A6"/>
    <w:rsid w:val="00BC04D3"/>
    <w:rsid w:val="00BC08D2"/>
    <w:rsid w:val="00BC140B"/>
    <w:rsid w:val="00BC1721"/>
    <w:rsid w:val="00BC1D56"/>
    <w:rsid w:val="00BC3B20"/>
    <w:rsid w:val="00BD0D8B"/>
    <w:rsid w:val="00BD1896"/>
    <w:rsid w:val="00BD2281"/>
    <w:rsid w:val="00BD267E"/>
    <w:rsid w:val="00BD42F2"/>
    <w:rsid w:val="00BD599B"/>
    <w:rsid w:val="00BD65BE"/>
    <w:rsid w:val="00BD7C4E"/>
    <w:rsid w:val="00BE1D00"/>
    <w:rsid w:val="00BE2065"/>
    <w:rsid w:val="00BE2319"/>
    <w:rsid w:val="00BE49E1"/>
    <w:rsid w:val="00BF069C"/>
    <w:rsid w:val="00BF189E"/>
    <w:rsid w:val="00BF18F4"/>
    <w:rsid w:val="00BF6F40"/>
    <w:rsid w:val="00C00E0A"/>
    <w:rsid w:val="00C019B7"/>
    <w:rsid w:val="00C057BC"/>
    <w:rsid w:val="00C06097"/>
    <w:rsid w:val="00C159CF"/>
    <w:rsid w:val="00C1738D"/>
    <w:rsid w:val="00C174AE"/>
    <w:rsid w:val="00C23DD0"/>
    <w:rsid w:val="00C278D1"/>
    <w:rsid w:val="00C322EF"/>
    <w:rsid w:val="00C32CEA"/>
    <w:rsid w:val="00C3389F"/>
    <w:rsid w:val="00C35C82"/>
    <w:rsid w:val="00C361DF"/>
    <w:rsid w:val="00C37846"/>
    <w:rsid w:val="00C43FE6"/>
    <w:rsid w:val="00C45252"/>
    <w:rsid w:val="00C45646"/>
    <w:rsid w:val="00C50317"/>
    <w:rsid w:val="00C50992"/>
    <w:rsid w:val="00C533F9"/>
    <w:rsid w:val="00C55DD2"/>
    <w:rsid w:val="00C57CF8"/>
    <w:rsid w:val="00C60005"/>
    <w:rsid w:val="00C621FB"/>
    <w:rsid w:val="00C6270C"/>
    <w:rsid w:val="00C63172"/>
    <w:rsid w:val="00C6606D"/>
    <w:rsid w:val="00C6649E"/>
    <w:rsid w:val="00C668E8"/>
    <w:rsid w:val="00C67B50"/>
    <w:rsid w:val="00C67B64"/>
    <w:rsid w:val="00C67DE9"/>
    <w:rsid w:val="00C719E2"/>
    <w:rsid w:val="00C722B8"/>
    <w:rsid w:val="00C7327F"/>
    <w:rsid w:val="00C73634"/>
    <w:rsid w:val="00C73F1A"/>
    <w:rsid w:val="00C751CD"/>
    <w:rsid w:val="00C778EC"/>
    <w:rsid w:val="00C816F0"/>
    <w:rsid w:val="00C81ECE"/>
    <w:rsid w:val="00C831F1"/>
    <w:rsid w:val="00C870A2"/>
    <w:rsid w:val="00C90187"/>
    <w:rsid w:val="00C90B6C"/>
    <w:rsid w:val="00C91433"/>
    <w:rsid w:val="00C94885"/>
    <w:rsid w:val="00C9591D"/>
    <w:rsid w:val="00C95B1E"/>
    <w:rsid w:val="00C963F0"/>
    <w:rsid w:val="00C96496"/>
    <w:rsid w:val="00C97AAA"/>
    <w:rsid w:val="00C97B6C"/>
    <w:rsid w:val="00C97E8B"/>
    <w:rsid w:val="00CA0176"/>
    <w:rsid w:val="00CA1CEB"/>
    <w:rsid w:val="00CA3F4B"/>
    <w:rsid w:val="00CA462A"/>
    <w:rsid w:val="00CA5A00"/>
    <w:rsid w:val="00CA6C66"/>
    <w:rsid w:val="00CA7A60"/>
    <w:rsid w:val="00CB41C1"/>
    <w:rsid w:val="00CB545E"/>
    <w:rsid w:val="00CB5E62"/>
    <w:rsid w:val="00CC0D06"/>
    <w:rsid w:val="00CC0E79"/>
    <w:rsid w:val="00CC2A7D"/>
    <w:rsid w:val="00CC6BDA"/>
    <w:rsid w:val="00CC6CB6"/>
    <w:rsid w:val="00CD0ED5"/>
    <w:rsid w:val="00CD395F"/>
    <w:rsid w:val="00CD425C"/>
    <w:rsid w:val="00CD722B"/>
    <w:rsid w:val="00CE0733"/>
    <w:rsid w:val="00CE08B4"/>
    <w:rsid w:val="00CE3C7B"/>
    <w:rsid w:val="00CE3DC4"/>
    <w:rsid w:val="00CE71A2"/>
    <w:rsid w:val="00CF1009"/>
    <w:rsid w:val="00CF14B9"/>
    <w:rsid w:val="00CF18B0"/>
    <w:rsid w:val="00CF324A"/>
    <w:rsid w:val="00CF4520"/>
    <w:rsid w:val="00CF50F0"/>
    <w:rsid w:val="00CF780C"/>
    <w:rsid w:val="00D02902"/>
    <w:rsid w:val="00D041FC"/>
    <w:rsid w:val="00D07554"/>
    <w:rsid w:val="00D07A64"/>
    <w:rsid w:val="00D11EEB"/>
    <w:rsid w:val="00D14840"/>
    <w:rsid w:val="00D14990"/>
    <w:rsid w:val="00D16005"/>
    <w:rsid w:val="00D16D40"/>
    <w:rsid w:val="00D20F53"/>
    <w:rsid w:val="00D2504B"/>
    <w:rsid w:val="00D265DD"/>
    <w:rsid w:val="00D323FA"/>
    <w:rsid w:val="00D343C7"/>
    <w:rsid w:val="00D362B9"/>
    <w:rsid w:val="00D36B60"/>
    <w:rsid w:val="00D44442"/>
    <w:rsid w:val="00D44A75"/>
    <w:rsid w:val="00D44B85"/>
    <w:rsid w:val="00D44EB9"/>
    <w:rsid w:val="00D4728E"/>
    <w:rsid w:val="00D505A4"/>
    <w:rsid w:val="00D51DE7"/>
    <w:rsid w:val="00D5287D"/>
    <w:rsid w:val="00D54862"/>
    <w:rsid w:val="00D55AAD"/>
    <w:rsid w:val="00D629FE"/>
    <w:rsid w:val="00D641FA"/>
    <w:rsid w:val="00D672EB"/>
    <w:rsid w:val="00D701BA"/>
    <w:rsid w:val="00D7593E"/>
    <w:rsid w:val="00D80044"/>
    <w:rsid w:val="00D80137"/>
    <w:rsid w:val="00D821F4"/>
    <w:rsid w:val="00D82ACE"/>
    <w:rsid w:val="00D83D56"/>
    <w:rsid w:val="00D86D58"/>
    <w:rsid w:val="00D87C3E"/>
    <w:rsid w:val="00D9326F"/>
    <w:rsid w:val="00D94300"/>
    <w:rsid w:val="00D9465E"/>
    <w:rsid w:val="00D95286"/>
    <w:rsid w:val="00D968E6"/>
    <w:rsid w:val="00DA3C59"/>
    <w:rsid w:val="00DA4076"/>
    <w:rsid w:val="00DA5359"/>
    <w:rsid w:val="00DB1BDD"/>
    <w:rsid w:val="00DB30B3"/>
    <w:rsid w:val="00DB434F"/>
    <w:rsid w:val="00DB678B"/>
    <w:rsid w:val="00DC283E"/>
    <w:rsid w:val="00DC34EE"/>
    <w:rsid w:val="00DC3BBA"/>
    <w:rsid w:val="00DC3C0C"/>
    <w:rsid w:val="00DC47D3"/>
    <w:rsid w:val="00DC5094"/>
    <w:rsid w:val="00DD163C"/>
    <w:rsid w:val="00DD1855"/>
    <w:rsid w:val="00DD74F0"/>
    <w:rsid w:val="00DE0088"/>
    <w:rsid w:val="00DE2126"/>
    <w:rsid w:val="00DE521C"/>
    <w:rsid w:val="00DE59A9"/>
    <w:rsid w:val="00DE6B0F"/>
    <w:rsid w:val="00DE7CB0"/>
    <w:rsid w:val="00DE7DF3"/>
    <w:rsid w:val="00DF16CB"/>
    <w:rsid w:val="00DF1B64"/>
    <w:rsid w:val="00DF42AA"/>
    <w:rsid w:val="00DF6608"/>
    <w:rsid w:val="00DF676A"/>
    <w:rsid w:val="00DF73BE"/>
    <w:rsid w:val="00E00033"/>
    <w:rsid w:val="00E046DE"/>
    <w:rsid w:val="00E04BF4"/>
    <w:rsid w:val="00E13469"/>
    <w:rsid w:val="00E14B37"/>
    <w:rsid w:val="00E15081"/>
    <w:rsid w:val="00E150BD"/>
    <w:rsid w:val="00E20963"/>
    <w:rsid w:val="00E21D29"/>
    <w:rsid w:val="00E22065"/>
    <w:rsid w:val="00E254B8"/>
    <w:rsid w:val="00E272BA"/>
    <w:rsid w:val="00E275FE"/>
    <w:rsid w:val="00E27E98"/>
    <w:rsid w:val="00E27F7B"/>
    <w:rsid w:val="00E305D2"/>
    <w:rsid w:val="00E51401"/>
    <w:rsid w:val="00E52AA2"/>
    <w:rsid w:val="00E5312C"/>
    <w:rsid w:val="00E53290"/>
    <w:rsid w:val="00E54EC7"/>
    <w:rsid w:val="00E56D7C"/>
    <w:rsid w:val="00E62DE5"/>
    <w:rsid w:val="00E63E38"/>
    <w:rsid w:val="00E64F39"/>
    <w:rsid w:val="00E65825"/>
    <w:rsid w:val="00E6740E"/>
    <w:rsid w:val="00E704DE"/>
    <w:rsid w:val="00E70823"/>
    <w:rsid w:val="00E727D2"/>
    <w:rsid w:val="00E73253"/>
    <w:rsid w:val="00E73B77"/>
    <w:rsid w:val="00E75EC8"/>
    <w:rsid w:val="00E769A5"/>
    <w:rsid w:val="00E7712D"/>
    <w:rsid w:val="00E81E34"/>
    <w:rsid w:val="00E821B0"/>
    <w:rsid w:val="00E829BC"/>
    <w:rsid w:val="00E903BC"/>
    <w:rsid w:val="00E90D02"/>
    <w:rsid w:val="00E929DE"/>
    <w:rsid w:val="00EA04B8"/>
    <w:rsid w:val="00EA05DC"/>
    <w:rsid w:val="00EA1845"/>
    <w:rsid w:val="00EA204C"/>
    <w:rsid w:val="00EA2681"/>
    <w:rsid w:val="00EA3700"/>
    <w:rsid w:val="00EA3B42"/>
    <w:rsid w:val="00EB00D9"/>
    <w:rsid w:val="00EB356F"/>
    <w:rsid w:val="00EB39C1"/>
    <w:rsid w:val="00EB4376"/>
    <w:rsid w:val="00EB48CA"/>
    <w:rsid w:val="00EB4EB9"/>
    <w:rsid w:val="00EB62A8"/>
    <w:rsid w:val="00EB6736"/>
    <w:rsid w:val="00EB7ED6"/>
    <w:rsid w:val="00EC18B4"/>
    <w:rsid w:val="00EC214B"/>
    <w:rsid w:val="00EC6258"/>
    <w:rsid w:val="00EC7FC5"/>
    <w:rsid w:val="00ED01D9"/>
    <w:rsid w:val="00EE3987"/>
    <w:rsid w:val="00EE40C4"/>
    <w:rsid w:val="00EE5316"/>
    <w:rsid w:val="00EE57D6"/>
    <w:rsid w:val="00EE5C86"/>
    <w:rsid w:val="00EF2F61"/>
    <w:rsid w:val="00EF579A"/>
    <w:rsid w:val="00EF6CD8"/>
    <w:rsid w:val="00F001B9"/>
    <w:rsid w:val="00F02D91"/>
    <w:rsid w:val="00F04959"/>
    <w:rsid w:val="00F05BBF"/>
    <w:rsid w:val="00F077CB"/>
    <w:rsid w:val="00F1274C"/>
    <w:rsid w:val="00F138F6"/>
    <w:rsid w:val="00F14D34"/>
    <w:rsid w:val="00F16BBB"/>
    <w:rsid w:val="00F16E29"/>
    <w:rsid w:val="00F16F32"/>
    <w:rsid w:val="00F20EAE"/>
    <w:rsid w:val="00F217F5"/>
    <w:rsid w:val="00F21DFA"/>
    <w:rsid w:val="00F220DE"/>
    <w:rsid w:val="00F227EA"/>
    <w:rsid w:val="00F235C3"/>
    <w:rsid w:val="00F23EE2"/>
    <w:rsid w:val="00F2484F"/>
    <w:rsid w:val="00F24B5D"/>
    <w:rsid w:val="00F30D8D"/>
    <w:rsid w:val="00F31437"/>
    <w:rsid w:val="00F31B74"/>
    <w:rsid w:val="00F344AA"/>
    <w:rsid w:val="00F34F02"/>
    <w:rsid w:val="00F35BE5"/>
    <w:rsid w:val="00F365B6"/>
    <w:rsid w:val="00F42619"/>
    <w:rsid w:val="00F429D1"/>
    <w:rsid w:val="00F42AB1"/>
    <w:rsid w:val="00F438C4"/>
    <w:rsid w:val="00F43D9A"/>
    <w:rsid w:val="00F446D8"/>
    <w:rsid w:val="00F45522"/>
    <w:rsid w:val="00F503E3"/>
    <w:rsid w:val="00F535D8"/>
    <w:rsid w:val="00F54F16"/>
    <w:rsid w:val="00F574C1"/>
    <w:rsid w:val="00F6243C"/>
    <w:rsid w:val="00F6319C"/>
    <w:rsid w:val="00F63E8B"/>
    <w:rsid w:val="00F657F8"/>
    <w:rsid w:val="00F66B81"/>
    <w:rsid w:val="00F67B03"/>
    <w:rsid w:val="00F7286B"/>
    <w:rsid w:val="00F736C8"/>
    <w:rsid w:val="00F76502"/>
    <w:rsid w:val="00F816E7"/>
    <w:rsid w:val="00F819F3"/>
    <w:rsid w:val="00F81B3E"/>
    <w:rsid w:val="00F820FE"/>
    <w:rsid w:val="00F823D6"/>
    <w:rsid w:val="00F84BA7"/>
    <w:rsid w:val="00F84DC9"/>
    <w:rsid w:val="00F860BF"/>
    <w:rsid w:val="00F87933"/>
    <w:rsid w:val="00F90C18"/>
    <w:rsid w:val="00F91F55"/>
    <w:rsid w:val="00F937BC"/>
    <w:rsid w:val="00F97375"/>
    <w:rsid w:val="00F97935"/>
    <w:rsid w:val="00FA5530"/>
    <w:rsid w:val="00FA7664"/>
    <w:rsid w:val="00FB0DC0"/>
    <w:rsid w:val="00FB1045"/>
    <w:rsid w:val="00FB17A6"/>
    <w:rsid w:val="00FB37C8"/>
    <w:rsid w:val="00FB39D9"/>
    <w:rsid w:val="00FB39F3"/>
    <w:rsid w:val="00FB432B"/>
    <w:rsid w:val="00FB4D21"/>
    <w:rsid w:val="00FB6EE8"/>
    <w:rsid w:val="00FC16D4"/>
    <w:rsid w:val="00FC41C9"/>
    <w:rsid w:val="00FD3B17"/>
    <w:rsid w:val="00FD40C5"/>
    <w:rsid w:val="00FE41B7"/>
    <w:rsid w:val="00FE5E19"/>
    <w:rsid w:val="00FF1A9B"/>
    <w:rsid w:val="00FF2594"/>
    <w:rsid w:val="00FF33CE"/>
    <w:rsid w:val="00FF383C"/>
    <w:rsid w:val="00FF555B"/>
    <w:rsid w:val="00FF68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Type"/>
  <w:smartTagType w:namespaceuri="urn:schemas-microsoft-com:office:smarttags" w:name="PlaceName"/>
  <w:smartTagType w:namespaceuri="isiresearchsoft-com/cwyw" w:name="citation"/>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14:docId w14:val="5657208B"/>
  <w15:docId w15:val="{A70B5FC3-6083-4C34-91E8-3B2C634CD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aliases w:val="H1-Sec.Head"/>
    <w:basedOn w:val="Normal"/>
    <w:next w:val="Normal"/>
    <w:link w:val="Heading1Char"/>
    <w:autoRedefine/>
    <w:qFormat/>
    <w:rsid w:val="00C67B64"/>
    <w:pPr>
      <w:keepNext/>
      <w:tabs>
        <w:tab w:val="left" w:pos="1152"/>
      </w:tabs>
      <w:spacing w:after="360" w:line="360" w:lineRule="atLeast"/>
      <w:ind w:left="1152" w:hanging="1152"/>
      <w:jc w:val="both"/>
      <w:outlineLvl w:val="0"/>
    </w:pPr>
    <w:rPr>
      <w:rFonts w:cs="Cambria"/>
      <w:b/>
      <w:bCs/>
      <w:caps/>
      <w:kern w:val="32"/>
      <w:szCs w:val="32"/>
    </w:rPr>
  </w:style>
  <w:style w:type="paragraph" w:styleId="Heading2">
    <w:name w:val="heading 2"/>
    <w:basedOn w:val="Normal"/>
    <w:next w:val="Normal"/>
    <w:link w:val="Heading2Char"/>
    <w:autoRedefine/>
    <w:qFormat/>
    <w:rsid w:val="00853B15"/>
    <w:pPr>
      <w:keepNext/>
      <w:spacing w:before="240" w:after="60"/>
      <w:outlineLvl w:val="1"/>
    </w:pPr>
    <w:rPr>
      <w:rFonts w:cs="Cambria"/>
      <w:b/>
      <w:bCs/>
      <w:iCs/>
      <w:szCs w:val="28"/>
    </w:rPr>
  </w:style>
  <w:style w:type="paragraph" w:styleId="Heading3">
    <w:name w:val="heading 3"/>
    <w:basedOn w:val="Normal"/>
    <w:next w:val="BodyText1"/>
    <w:link w:val="Heading3Char"/>
    <w:qFormat/>
    <w:rsid w:val="00C67B64"/>
    <w:pPr>
      <w:keepNext/>
      <w:tabs>
        <w:tab w:val="num" w:pos="864"/>
      </w:tabs>
      <w:spacing w:after="60" w:line="240" w:lineRule="exact"/>
      <w:ind w:left="864" w:hanging="864"/>
      <w:outlineLvl w:val="2"/>
    </w:pPr>
    <w:rPr>
      <w:rFonts w:cs="Cambria"/>
      <w:bCs/>
      <w:szCs w:val="26"/>
      <w:u w:val="single"/>
    </w:rPr>
  </w:style>
  <w:style w:type="paragraph" w:styleId="Heading6">
    <w:name w:val="heading 6"/>
    <w:basedOn w:val="Normal"/>
    <w:next w:val="Normal"/>
    <w:link w:val="Heading6Char"/>
    <w:qFormat/>
    <w:rsid w:val="00F657F8"/>
    <w:pPr>
      <w:spacing w:before="240" w:after="60"/>
      <w:outlineLvl w:val="5"/>
    </w:pPr>
    <w:rPr>
      <w:rFonts w:cs="Calibri"/>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Sec.Head Char"/>
    <w:link w:val="Heading1"/>
    <w:rsid w:val="00C67B64"/>
    <w:rPr>
      <w:rFonts w:cs="Cambria"/>
      <w:b/>
      <w:bCs/>
      <w:caps/>
      <w:kern w:val="32"/>
      <w:sz w:val="24"/>
      <w:szCs w:val="32"/>
    </w:rPr>
  </w:style>
  <w:style w:type="character" w:customStyle="1" w:styleId="Heading2Char">
    <w:name w:val="Heading 2 Char"/>
    <w:link w:val="Heading2"/>
    <w:rsid w:val="00853B15"/>
    <w:rPr>
      <w:rFonts w:cs="Cambria"/>
      <w:b/>
      <w:bCs/>
      <w:iCs/>
      <w:sz w:val="24"/>
      <w:szCs w:val="28"/>
    </w:rPr>
  </w:style>
  <w:style w:type="paragraph" w:customStyle="1" w:styleId="BodyText1">
    <w:name w:val="Body Text1"/>
    <w:aliases w:val="bt,body tx,indent,flush,flush Char Char,flush Char Char Char Char Char Char,body text Char,bt Char,body tx Char,indent Char,flush Char Char Char Char Char,flush Char Char Char"/>
    <w:basedOn w:val="Normal"/>
    <w:rsid w:val="00972DEF"/>
    <w:pPr>
      <w:spacing w:after="160"/>
      <w:ind w:firstLine="720"/>
    </w:pPr>
    <w:rPr>
      <w:sz w:val="22"/>
      <w:szCs w:val="22"/>
    </w:rPr>
  </w:style>
  <w:style w:type="character" w:customStyle="1" w:styleId="Heading3Char">
    <w:name w:val="Heading 3 Char"/>
    <w:link w:val="Heading3"/>
    <w:rsid w:val="00C67B64"/>
    <w:rPr>
      <w:rFonts w:cs="Cambria"/>
      <w:bCs/>
      <w:sz w:val="24"/>
      <w:szCs w:val="26"/>
      <w:u w:val="single"/>
    </w:rPr>
  </w:style>
  <w:style w:type="character" w:customStyle="1" w:styleId="Heading6Char">
    <w:name w:val="Heading 6 Char"/>
    <w:link w:val="Heading6"/>
    <w:rsid w:val="00F657F8"/>
    <w:rPr>
      <w:rFonts w:cs="Calibri"/>
      <w:b/>
      <w:bCs/>
      <w:sz w:val="24"/>
      <w:szCs w:val="22"/>
    </w:rPr>
  </w:style>
  <w:style w:type="paragraph" w:customStyle="1" w:styleId="objective">
    <w:name w:val="objective"/>
    <w:basedOn w:val="Normal"/>
    <w:rsid w:val="00972DEF"/>
    <w:pPr>
      <w:keepNext/>
      <w:spacing w:before="100" w:beforeAutospacing="1" w:after="100" w:afterAutospacing="1" w:line="270" w:lineRule="atLeast"/>
    </w:pPr>
    <w:rPr>
      <w:rFonts w:ascii="Arial" w:hAnsi="Arial" w:cs="Arial"/>
      <w:b/>
      <w:bCs/>
      <w:sz w:val="25"/>
      <w:szCs w:val="25"/>
    </w:rPr>
  </w:style>
  <w:style w:type="paragraph" w:styleId="BalloonText">
    <w:name w:val="Balloon Text"/>
    <w:basedOn w:val="Normal"/>
    <w:link w:val="BalloonTextChar"/>
    <w:rsid w:val="00A02695"/>
    <w:rPr>
      <w:sz w:val="16"/>
      <w:szCs w:val="2"/>
    </w:rPr>
  </w:style>
  <w:style w:type="character" w:customStyle="1" w:styleId="BalloonTextChar">
    <w:name w:val="Balloon Text Char"/>
    <w:link w:val="BalloonText"/>
    <w:semiHidden/>
    <w:rsid w:val="00A02695"/>
    <w:rPr>
      <w:sz w:val="16"/>
      <w:szCs w:val="2"/>
      <w:lang w:val="en-US" w:eastAsia="en-US" w:bidi="ar-SA"/>
    </w:rPr>
  </w:style>
  <w:style w:type="paragraph" w:styleId="BodyText2">
    <w:name w:val="Body Text 2"/>
    <w:basedOn w:val="Normal"/>
    <w:link w:val="BodyText2Char"/>
    <w:rsid w:val="00972DEF"/>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pPr>
  </w:style>
  <w:style w:type="character" w:customStyle="1" w:styleId="BodyText2Char">
    <w:name w:val="Body Text 2 Char"/>
    <w:link w:val="BodyText2"/>
    <w:semiHidden/>
    <w:rsid w:val="00972DEF"/>
    <w:rPr>
      <w:sz w:val="24"/>
      <w:szCs w:val="24"/>
      <w:lang w:val="en-US" w:eastAsia="en-US" w:bidi="ar-SA"/>
    </w:rPr>
  </w:style>
  <w:style w:type="paragraph" w:customStyle="1" w:styleId="SL-FlLftSgl">
    <w:name w:val="SL-Fl Lft Sgl"/>
    <w:rsid w:val="00972DEF"/>
    <w:pPr>
      <w:spacing w:line="240" w:lineRule="atLeast"/>
    </w:pPr>
    <w:rPr>
      <w:sz w:val="24"/>
      <w:szCs w:val="24"/>
    </w:rPr>
  </w:style>
  <w:style w:type="paragraph" w:styleId="HTMLPreformatted">
    <w:name w:val="HTML Preformatted"/>
    <w:basedOn w:val="Normal"/>
    <w:link w:val="HTMLPreformattedChar"/>
    <w:rsid w:val="00972D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link w:val="HTMLPreformatted"/>
    <w:semiHidden/>
    <w:rsid w:val="00972DEF"/>
    <w:rPr>
      <w:rFonts w:ascii="Courier New" w:hAnsi="Courier New" w:cs="Courier New"/>
      <w:sz w:val="24"/>
      <w:szCs w:val="24"/>
      <w:lang w:val="en-US" w:eastAsia="en-US" w:bidi="ar-SA"/>
    </w:rPr>
  </w:style>
  <w:style w:type="paragraph" w:customStyle="1" w:styleId="E1-Equation">
    <w:name w:val="E1-Equation"/>
    <w:rsid w:val="00972DEF"/>
    <w:pPr>
      <w:tabs>
        <w:tab w:val="center" w:pos="4680"/>
        <w:tab w:val="right" w:pos="9360"/>
      </w:tabs>
      <w:spacing w:line="240" w:lineRule="atLeast"/>
      <w:jc w:val="both"/>
    </w:pPr>
    <w:rPr>
      <w:sz w:val="24"/>
      <w:szCs w:val="24"/>
    </w:rPr>
  </w:style>
  <w:style w:type="character" w:styleId="CommentReference">
    <w:name w:val="annotation reference"/>
    <w:semiHidden/>
    <w:rsid w:val="00972DEF"/>
    <w:rPr>
      <w:sz w:val="16"/>
      <w:szCs w:val="16"/>
    </w:rPr>
  </w:style>
  <w:style w:type="paragraph" w:styleId="CommentText">
    <w:name w:val="annotation text"/>
    <w:basedOn w:val="Normal"/>
    <w:link w:val="CommentTextChar"/>
    <w:semiHidden/>
    <w:rsid w:val="00972DEF"/>
  </w:style>
  <w:style w:type="character" w:customStyle="1" w:styleId="CommentTextChar">
    <w:name w:val="Comment Text Char"/>
    <w:link w:val="CommentText"/>
    <w:semiHidden/>
    <w:rsid w:val="00972DEF"/>
    <w:rPr>
      <w:sz w:val="24"/>
      <w:szCs w:val="24"/>
      <w:lang w:val="en-US" w:eastAsia="en-US" w:bidi="ar-SA"/>
    </w:rPr>
  </w:style>
  <w:style w:type="paragraph" w:styleId="CommentSubject">
    <w:name w:val="annotation subject"/>
    <w:basedOn w:val="CommentText"/>
    <w:next w:val="CommentText"/>
    <w:link w:val="CommentSubjectChar"/>
    <w:semiHidden/>
    <w:rsid w:val="00972DEF"/>
    <w:rPr>
      <w:b/>
      <w:bCs/>
    </w:rPr>
  </w:style>
  <w:style w:type="character" w:customStyle="1" w:styleId="CommentSubjectChar">
    <w:name w:val="Comment Subject Char"/>
    <w:link w:val="CommentSubject"/>
    <w:semiHidden/>
    <w:rsid w:val="00972DEF"/>
    <w:rPr>
      <w:b/>
      <w:bCs/>
      <w:sz w:val="24"/>
      <w:szCs w:val="24"/>
      <w:lang w:val="en-US" w:eastAsia="en-US" w:bidi="ar-SA"/>
    </w:rPr>
  </w:style>
  <w:style w:type="character" w:styleId="PageNumber">
    <w:name w:val="page number"/>
    <w:basedOn w:val="DefaultParagraphFont"/>
    <w:rsid w:val="00972DEF"/>
  </w:style>
  <w:style w:type="paragraph" w:styleId="NormalWeb">
    <w:name w:val="Normal (Web)"/>
    <w:basedOn w:val="Normal"/>
    <w:rsid w:val="00972DEF"/>
    <w:pPr>
      <w:spacing w:before="100" w:beforeAutospacing="1" w:after="100" w:afterAutospacing="1"/>
    </w:pPr>
    <w:rPr>
      <w:color w:val="000000"/>
    </w:rPr>
  </w:style>
  <w:style w:type="paragraph" w:styleId="FootnoteText">
    <w:name w:val="footnote text"/>
    <w:basedOn w:val="Normal"/>
    <w:link w:val="FootnoteTextChar"/>
    <w:semiHidden/>
    <w:rsid w:val="00972DEF"/>
  </w:style>
  <w:style w:type="character" w:customStyle="1" w:styleId="FootnoteTextChar">
    <w:name w:val="Footnote Text Char"/>
    <w:link w:val="FootnoteText"/>
    <w:rsid w:val="00972DEF"/>
    <w:rPr>
      <w:sz w:val="24"/>
      <w:szCs w:val="24"/>
      <w:lang w:val="en-US" w:eastAsia="en-US" w:bidi="ar-SA"/>
    </w:rPr>
  </w:style>
  <w:style w:type="character" w:styleId="FootnoteReference">
    <w:name w:val="footnote reference"/>
    <w:semiHidden/>
    <w:rsid w:val="00972DEF"/>
    <w:rPr>
      <w:vertAlign w:val="superscript"/>
    </w:rPr>
  </w:style>
  <w:style w:type="paragraph" w:customStyle="1" w:styleId="Level1">
    <w:name w:val="Level 1"/>
    <w:basedOn w:val="Normal"/>
    <w:rsid w:val="00972DEF"/>
    <w:pPr>
      <w:widowControl w:val="0"/>
      <w:numPr>
        <w:numId w:val="1"/>
      </w:numPr>
      <w:tabs>
        <w:tab w:val="num" w:pos="780"/>
      </w:tabs>
      <w:autoSpaceDE w:val="0"/>
      <w:autoSpaceDN w:val="0"/>
      <w:adjustRightInd w:val="0"/>
      <w:ind w:left="780" w:hanging="720"/>
      <w:outlineLvl w:val="0"/>
    </w:pPr>
  </w:style>
  <w:style w:type="paragraph" w:customStyle="1" w:styleId="a">
    <w:name w:val="_"/>
    <w:basedOn w:val="Normal"/>
    <w:link w:val="Char"/>
    <w:rsid w:val="00972DEF"/>
    <w:pPr>
      <w:widowControl w:val="0"/>
      <w:autoSpaceDE w:val="0"/>
      <w:autoSpaceDN w:val="0"/>
      <w:adjustRightInd w:val="0"/>
      <w:ind w:left="720" w:hanging="720"/>
    </w:pPr>
  </w:style>
  <w:style w:type="character" w:customStyle="1" w:styleId="Char">
    <w:name w:val="_ Char"/>
    <w:link w:val="a"/>
    <w:rsid w:val="001E1A5D"/>
    <w:rPr>
      <w:sz w:val="24"/>
      <w:szCs w:val="24"/>
      <w:lang w:val="en-US" w:eastAsia="en-US" w:bidi="ar-SA"/>
    </w:rPr>
  </w:style>
  <w:style w:type="character" w:styleId="Hyperlink">
    <w:name w:val="Hyperlink"/>
    <w:uiPriority w:val="99"/>
    <w:rsid w:val="00972DEF"/>
    <w:rPr>
      <w:color w:val="0000FF"/>
      <w:u w:val="single"/>
    </w:rPr>
  </w:style>
  <w:style w:type="paragraph" w:styleId="PlainText">
    <w:name w:val="Plain Text"/>
    <w:basedOn w:val="Normal"/>
    <w:link w:val="PlainTextChar"/>
    <w:rsid w:val="00972DEF"/>
    <w:rPr>
      <w:rFonts w:ascii="Courier New" w:hAnsi="Courier New" w:cs="Courier New"/>
    </w:rPr>
  </w:style>
  <w:style w:type="character" w:customStyle="1" w:styleId="PlainTextChar">
    <w:name w:val="Plain Text Char"/>
    <w:link w:val="PlainText"/>
    <w:semiHidden/>
    <w:rsid w:val="00972DEF"/>
    <w:rPr>
      <w:rFonts w:ascii="Courier New" w:hAnsi="Courier New" w:cs="Courier New"/>
      <w:sz w:val="24"/>
      <w:szCs w:val="24"/>
      <w:lang w:val="en-US" w:eastAsia="en-US" w:bidi="ar-SA"/>
    </w:rPr>
  </w:style>
  <w:style w:type="character" w:customStyle="1" w:styleId="bodytextChar1">
    <w:name w:val="body text Char1"/>
    <w:aliases w:val="bt Char1,body tx Char1,indent Char1,flush Char,flush Char Char Char1,flush Char Char Char Char Char Char Char,body text Char Char,bt Char Char,body tx Char Char,indent Char Char,flush Char Char Char Char Char Char1"/>
    <w:rsid w:val="00972DEF"/>
    <w:rPr>
      <w:sz w:val="24"/>
      <w:szCs w:val="24"/>
      <w:lang w:val="en-US" w:eastAsia="en-US"/>
    </w:rPr>
  </w:style>
  <w:style w:type="paragraph" w:styleId="Header">
    <w:name w:val="header"/>
    <w:basedOn w:val="Normal"/>
    <w:link w:val="HeaderChar1"/>
    <w:rsid w:val="00972DEF"/>
    <w:pPr>
      <w:tabs>
        <w:tab w:val="center" w:pos="4320"/>
        <w:tab w:val="right" w:pos="8640"/>
      </w:tabs>
    </w:pPr>
  </w:style>
  <w:style w:type="character" w:customStyle="1" w:styleId="HeaderChar1">
    <w:name w:val="Header Char1"/>
    <w:link w:val="Header"/>
    <w:semiHidden/>
    <w:rsid w:val="00972DEF"/>
    <w:rPr>
      <w:sz w:val="24"/>
      <w:szCs w:val="24"/>
      <w:lang w:val="en-US" w:eastAsia="en-US" w:bidi="ar-SA"/>
    </w:rPr>
  </w:style>
  <w:style w:type="paragraph" w:styleId="Footer">
    <w:name w:val="footer"/>
    <w:basedOn w:val="Normal"/>
    <w:link w:val="FooterChar"/>
    <w:rsid w:val="00972DEF"/>
    <w:pPr>
      <w:tabs>
        <w:tab w:val="center" w:pos="4320"/>
        <w:tab w:val="right" w:pos="8640"/>
      </w:tabs>
    </w:pPr>
  </w:style>
  <w:style w:type="character" w:customStyle="1" w:styleId="FooterChar">
    <w:name w:val="Footer Char"/>
    <w:link w:val="Footer"/>
    <w:semiHidden/>
    <w:rsid w:val="00972DEF"/>
    <w:rPr>
      <w:sz w:val="24"/>
      <w:szCs w:val="24"/>
      <w:lang w:val="en-US" w:eastAsia="en-US" w:bidi="ar-SA"/>
    </w:rPr>
  </w:style>
  <w:style w:type="paragraph" w:styleId="BodyTextIndent2">
    <w:name w:val="Body Text Indent 2"/>
    <w:basedOn w:val="Normal"/>
    <w:link w:val="BodyTextIndent2Char"/>
    <w:rsid w:val="00972DEF"/>
    <w:pPr>
      <w:spacing w:after="120" w:line="480" w:lineRule="auto"/>
      <w:ind w:left="360"/>
    </w:pPr>
  </w:style>
  <w:style w:type="character" w:customStyle="1" w:styleId="BodyTextIndent2Char">
    <w:name w:val="Body Text Indent 2 Char"/>
    <w:link w:val="BodyTextIndent2"/>
    <w:semiHidden/>
    <w:rsid w:val="00972DEF"/>
    <w:rPr>
      <w:sz w:val="24"/>
      <w:szCs w:val="24"/>
      <w:lang w:val="en-US" w:eastAsia="en-US" w:bidi="ar-SA"/>
    </w:rPr>
  </w:style>
  <w:style w:type="paragraph" w:customStyle="1" w:styleId="level10">
    <w:name w:val="level1"/>
    <w:basedOn w:val="Normal"/>
    <w:rsid w:val="00972DEF"/>
    <w:pPr>
      <w:spacing w:before="100" w:beforeAutospacing="1" w:after="100" w:afterAutospacing="1"/>
    </w:pPr>
  </w:style>
  <w:style w:type="paragraph" w:customStyle="1" w:styleId="Quicka">
    <w:name w:val="Quick a."/>
    <w:basedOn w:val="Normal"/>
    <w:rsid w:val="00972DEF"/>
    <w:pPr>
      <w:widowControl w:val="0"/>
    </w:pPr>
  </w:style>
  <w:style w:type="paragraph" w:customStyle="1" w:styleId="Quick1">
    <w:name w:val="Quick 1."/>
    <w:basedOn w:val="Normal"/>
    <w:rsid w:val="00972DEF"/>
    <w:pPr>
      <w:widowControl w:val="0"/>
    </w:pPr>
  </w:style>
  <w:style w:type="paragraph" w:customStyle="1" w:styleId="N2-2ndBullet">
    <w:name w:val="N2-2nd Bullet"/>
    <w:basedOn w:val="Normal"/>
    <w:rsid w:val="00972DEF"/>
    <w:pPr>
      <w:numPr>
        <w:numId w:val="2"/>
      </w:numPr>
      <w:tabs>
        <w:tab w:val="left" w:pos="1728"/>
      </w:tabs>
      <w:spacing w:after="240" w:line="240" w:lineRule="atLeast"/>
      <w:jc w:val="both"/>
    </w:pPr>
  </w:style>
  <w:style w:type="paragraph" w:customStyle="1" w:styleId="C1-CtrBoldHd">
    <w:name w:val="C1-Ctr BoldHd"/>
    <w:rsid w:val="00972DEF"/>
    <w:pPr>
      <w:keepNext/>
      <w:spacing w:after="720" w:line="240" w:lineRule="atLeast"/>
      <w:jc w:val="center"/>
    </w:pPr>
    <w:rPr>
      <w:b/>
      <w:bCs/>
      <w:caps/>
      <w:sz w:val="24"/>
      <w:szCs w:val="24"/>
    </w:rPr>
  </w:style>
  <w:style w:type="character" w:customStyle="1" w:styleId="label-1">
    <w:name w:val="label-1"/>
    <w:rsid w:val="00972DEF"/>
    <w:rPr>
      <w:b/>
      <w:bCs/>
      <w:sz w:val="20"/>
      <w:szCs w:val="20"/>
    </w:rPr>
  </w:style>
  <w:style w:type="character" w:customStyle="1" w:styleId="label-2">
    <w:name w:val="label-2"/>
    <w:rsid w:val="00972DEF"/>
    <w:rPr>
      <w:b/>
      <w:bCs/>
      <w:sz w:val="20"/>
      <w:szCs w:val="20"/>
    </w:rPr>
  </w:style>
  <w:style w:type="character" w:customStyle="1" w:styleId="label-3">
    <w:name w:val="label-3"/>
    <w:rsid w:val="00972DEF"/>
    <w:rPr>
      <w:b/>
      <w:bCs/>
      <w:sz w:val="20"/>
      <w:szCs w:val="20"/>
    </w:rPr>
  </w:style>
  <w:style w:type="character" w:customStyle="1" w:styleId="label-4">
    <w:name w:val="label-4"/>
    <w:rsid w:val="00972DEF"/>
    <w:rPr>
      <w:b/>
      <w:bCs/>
      <w:sz w:val="20"/>
      <w:szCs w:val="20"/>
    </w:rPr>
  </w:style>
  <w:style w:type="character" w:customStyle="1" w:styleId="label-5">
    <w:name w:val="label-5"/>
    <w:rsid w:val="00972DEF"/>
    <w:rPr>
      <w:b/>
      <w:bCs/>
      <w:sz w:val="20"/>
      <w:szCs w:val="20"/>
    </w:rPr>
  </w:style>
  <w:style w:type="character" w:customStyle="1" w:styleId="labelhead-1">
    <w:name w:val="labelhead-1"/>
    <w:rsid w:val="00972DEF"/>
    <w:rPr>
      <w:sz w:val="20"/>
      <w:szCs w:val="20"/>
    </w:rPr>
  </w:style>
  <w:style w:type="paragraph" w:customStyle="1" w:styleId="C2-CtrSglSp">
    <w:name w:val="C2-Ctr Sgl Sp"/>
    <w:rsid w:val="00972DEF"/>
    <w:pPr>
      <w:keepLines/>
      <w:spacing w:line="240" w:lineRule="atLeast"/>
      <w:jc w:val="center"/>
    </w:pPr>
    <w:rPr>
      <w:sz w:val="24"/>
      <w:szCs w:val="24"/>
    </w:rPr>
  </w:style>
  <w:style w:type="paragraph" w:customStyle="1" w:styleId="T0-ChapPgHd">
    <w:name w:val="T0-Chap/Pg Hd"/>
    <w:rsid w:val="00972DEF"/>
    <w:pPr>
      <w:tabs>
        <w:tab w:val="left" w:pos="8640"/>
      </w:tabs>
      <w:spacing w:line="240" w:lineRule="atLeast"/>
      <w:jc w:val="both"/>
    </w:pPr>
    <w:rPr>
      <w:sz w:val="24"/>
      <w:szCs w:val="24"/>
      <w:u w:val="words"/>
    </w:rPr>
  </w:style>
  <w:style w:type="paragraph" w:styleId="TOC1">
    <w:name w:val="toc 1"/>
    <w:basedOn w:val="Normal"/>
    <w:autoRedefine/>
    <w:uiPriority w:val="39"/>
    <w:rsid w:val="00D55AAD"/>
    <w:pPr>
      <w:tabs>
        <w:tab w:val="left" w:pos="360"/>
        <w:tab w:val="left" w:pos="9090"/>
      </w:tabs>
      <w:spacing w:line="240" w:lineRule="atLeast"/>
      <w:ind w:left="360" w:hanging="270"/>
    </w:pPr>
    <w:rPr>
      <w:caps/>
    </w:rPr>
  </w:style>
  <w:style w:type="paragraph" w:styleId="TOC2">
    <w:name w:val="toc 2"/>
    <w:basedOn w:val="Normal"/>
    <w:autoRedefine/>
    <w:uiPriority w:val="39"/>
    <w:rsid w:val="00D55AAD"/>
    <w:pPr>
      <w:tabs>
        <w:tab w:val="left" w:pos="1080"/>
        <w:tab w:val="left" w:pos="1710"/>
        <w:tab w:val="left" w:pos="9090"/>
      </w:tabs>
      <w:spacing w:line="240" w:lineRule="atLeast"/>
      <w:ind w:left="720" w:hanging="270"/>
    </w:pPr>
  </w:style>
  <w:style w:type="paragraph" w:styleId="TOC5">
    <w:name w:val="toc 5"/>
    <w:basedOn w:val="TOC1"/>
    <w:autoRedefine/>
    <w:semiHidden/>
    <w:rsid w:val="006F1DA6"/>
    <w:pPr>
      <w:jc w:val="center"/>
    </w:pPr>
    <w:rPr>
      <w:caps w:val="0"/>
    </w:rPr>
  </w:style>
  <w:style w:type="paragraph" w:styleId="E-mailSignature">
    <w:name w:val="E-mail Signature"/>
    <w:basedOn w:val="Normal"/>
    <w:link w:val="E-mailSignatureChar"/>
    <w:rsid w:val="00972DEF"/>
  </w:style>
  <w:style w:type="character" w:customStyle="1" w:styleId="E-mailSignatureChar">
    <w:name w:val="E-mail Signature Char"/>
    <w:link w:val="E-mailSignature"/>
    <w:semiHidden/>
    <w:rsid w:val="00972DEF"/>
    <w:rPr>
      <w:sz w:val="24"/>
      <w:szCs w:val="24"/>
      <w:lang w:val="en-US" w:eastAsia="en-US" w:bidi="ar-SA"/>
    </w:rPr>
  </w:style>
  <w:style w:type="paragraph" w:customStyle="1" w:styleId="Bulleted">
    <w:name w:val="Bulleted"/>
    <w:basedOn w:val="Normal"/>
    <w:autoRedefine/>
    <w:rsid w:val="00972DEF"/>
    <w:pPr>
      <w:numPr>
        <w:numId w:val="3"/>
      </w:numPr>
      <w:tabs>
        <w:tab w:val="clear" w:pos="504"/>
        <w:tab w:val="num" w:pos="600"/>
      </w:tabs>
      <w:ind w:left="600" w:hanging="360"/>
    </w:pPr>
  </w:style>
  <w:style w:type="character" w:customStyle="1" w:styleId="bibrecord-highlight">
    <w:name w:val="bibrecord-highlight"/>
    <w:basedOn w:val="DefaultParagraphFont"/>
    <w:rsid w:val="00972DEF"/>
  </w:style>
  <w:style w:type="paragraph" w:styleId="ListBullet">
    <w:name w:val="List Bullet"/>
    <w:basedOn w:val="Normal"/>
    <w:autoRedefine/>
    <w:rsid w:val="00972DEF"/>
    <w:pPr>
      <w:numPr>
        <w:numId w:val="4"/>
      </w:numPr>
      <w:ind w:left="360"/>
    </w:pPr>
  </w:style>
  <w:style w:type="paragraph" w:customStyle="1" w:styleId="abodytext">
    <w:name w:val="a_body text"/>
    <w:basedOn w:val="Normal"/>
    <w:rsid w:val="00972DEF"/>
    <w:pPr>
      <w:spacing w:before="120" w:after="120" w:line="360" w:lineRule="auto"/>
      <w:ind w:firstLine="720"/>
    </w:pPr>
  </w:style>
  <w:style w:type="paragraph" w:customStyle="1" w:styleId="aaftertextindent">
    <w:name w:val="a_after text indent"/>
    <w:basedOn w:val="Normal"/>
    <w:rsid w:val="00972DEF"/>
    <w:pPr>
      <w:spacing w:before="240" w:after="120" w:line="360" w:lineRule="auto"/>
      <w:ind w:firstLine="720"/>
    </w:pPr>
  </w:style>
  <w:style w:type="paragraph" w:customStyle="1" w:styleId="TableTitle">
    <w:name w:val="Table Title"/>
    <w:basedOn w:val="Normal"/>
    <w:rsid w:val="00972DEF"/>
    <w:pPr>
      <w:keepNext/>
      <w:keepLines/>
      <w:spacing w:after="120"/>
      <w:ind w:left="1440" w:hanging="1440"/>
    </w:pPr>
    <w:rPr>
      <w:rFonts w:ascii="Arial" w:hAnsi="Arial" w:cs="Arial"/>
      <w:b/>
      <w:bCs/>
      <w:sz w:val="22"/>
      <w:szCs w:val="22"/>
    </w:rPr>
  </w:style>
  <w:style w:type="paragraph" w:customStyle="1" w:styleId="aaftertext">
    <w:name w:val="a_after text"/>
    <w:basedOn w:val="Normal"/>
    <w:rsid w:val="00972DEF"/>
    <w:pPr>
      <w:spacing w:before="240" w:after="120" w:line="360" w:lineRule="auto"/>
    </w:pPr>
  </w:style>
  <w:style w:type="character" w:styleId="Strong">
    <w:name w:val="Strong"/>
    <w:qFormat/>
    <w:rsid w:val="00972DEF"/>
    <w:rPr>
      <w:b/>
      <w:bCs/>
    </w:rPr>
  </w:style>
  <w:style w:type="paragraph" w:customStyle="1" w:styleId="TableTitleContinued">
    <w:name w:val="Table Title Continued"/>
    <w:basedOn w:val="TableTitle"/>
    <w:rsid w:val="00972DEF"/>
    <w:pPr>
      <w:ind w:left="1152" w:hanging="1152"/>
    </w:pPr>
  </w:style>
  <w:style w:type="paragraph" w:customStyle="1" w:styleId="bullets">
    <w:name w:val="bullets"/>
    <w:aliases w:val="bu"/>
    <w:basedOn w:val="Normal"/>
    <w:rsid w:val="00972DEF"/>
    <w:pPr>
      <w:numPr>
        <w:numId w:val="5"/>
      </w:numPr>
    </w:pPr>
    <w:rPr>
      <w:rFonts w:eastAsia="SimSun"/>
    </w:rPr>
  </w:style>
  <w:style w:type="paragraph" w:customStyle="1" w:styleId="a2colbul">
    <w:name w:val="a2col_bul"/>
    <w:basedOn w:val="Normal"/>
    <w:rsid w:val="00972DEF"/>
    <w:pPr>
      <w:numPr>
        <w:ilvl w:val="1"/>
        <w:numId w:val="5"/>
      </w:numPr>
      <w:tabs>
        <w:tab w:val="clear" w:pos="1440"/>
      </w:tabs>
      <w:spacing w:after="60" w:line="240" w:lineRule="exact"/>
      <w:ind w:left="260" w:hanging="274"/>
    </w:pPr>
    <w:rPr>
      <w:rFonts w:eastAsia="SimSun"/>
    </w:rPr>
  </w:style>
  <w:style w:type="character" w:customStyle="1" w:styleId="CharChar">
    <w:name w:val="Char Char"/>
    <w:rsid w:val="00972DEF"/>
    <w:rPr>
      <w:rFonts w:eastAsia="SimSun"/>
      <w:lang w:val="en-US" w:eastAsia="en-US"/>
    </w:rPr>
  </w:style>
  <w:style w:type="paragraph" w:customStyle="1" w:styleId="biblio">
    <w:name w:val="biblio"/>
    <w:basedOn w:val="Normal"/>
    <w:rsid w:val="00972DEF"/>
    <w:pPr>
      <w:keepLines/>
      <w:spacing w:after="240"/>
      <w:ind w:left="720" w:hanging="720"/>
    </w:pPr>
  </w:style>
  <w:style w:type="paragraph" w:styleId="DocumentMap">
    <w:name w:val="Document Map"/>
    <w:basedOn w:val="Normal"/>
    <w:link w:val="DocumentMapChar"/>
    <w:rsid w:val="00972DEF"/>
    <w:rPr>
      <w:rFonts w:ascii="Tahoma" w:hAnsi="Tahoma" w:cs="Tahoma"/>
      <w:sz w:val="16"/>
      <w:szCs w:val="16"/>
    </w:rPr>
  </w:style>
  <w:style w:type="character" w:customStyle="1" w:styleId="DocumentMapChar">
    <w:name w:val="Document Map Char"/>
    <w:link w:val="DocumentMap"/>
    <w:rsid w:val="00972DEF"/>
    <w:rPr>
      <w:rFonts w:ascii="Tahoma" w:hAnsi="Tahoma" w:cs="Tahoma"/>
      <w:sz w:val="16"/>
      <w:szCs w:val="16"/>
      <w:lang w:val="en-US" w:eastAsia="en-US" w:bidi="ar-SA"/>
    </w:rPr>
  </w:style>
  <w:style w:type="character" w:styleId="FollowedHyperlink">
    <w:name w:val="FollowedHyperlink"/>
    <w:rsid w:val="00972DEF"/>
    <w:rPr>
      <w:color w:val="800080"/>
      <w:u w:val="single"/>
    </w:rPr>
  </w:style>
  <w:style w:type="character" w:customStyle="1" w:styleId="ChristineCrossland">
    <w:name w:val="Christine Crossland"/>
    <w:semiHidden/>
    <w:rsid w:val="00B820F5"/>
    <w:rPr>
      <w:rFonts w:ascii="Candara" w:hAnsi="Candara" w:hint="default"/>
      <w:b w:val="0"/>
      <w:bCs w:val="0"/>
      <w:i w:val="0"/>
      <w:iCs w:val="0"/>
      <w:caps w:val="0"/>
      <w:smallCaps w:val="0"/>
      <w:strike w:val="0"/>
      <w:dstrike w:val="0"/>
      <w:vanish w:val="0"/>
      <w:webHidden w:val="0"/>
      <w:color w:val="993366"/>
      <w:sz w:val="22"/>
      <w:szCs w:val="22"/>
      <w:u w:val="none"/>
      <w:effect w:val="none"/>
      <w:vertAlign w:val="baseline"/>
      <w:specVanish w:val="0"/>
    </w:rPr>
  </w:style>
  <w:style w:type="character" w:customStyle="1" w:styleId="HeaderChar">
    <w:name w:val="Header Char"/>
    <w:semiHidden/>
    <w:locked/>
    <w:rsid w:val="004711E7"/>
    <w:rPr>
      <w:rFonts w:cs="Times New Roman"/>
    </w:rPr>
  </w:style>
  <w:style w:type="paragraph" w:styleId="ListParagraph">
    <w:name w:val="List Paragraph"/>
    <w:basedOn w:val="Normal"/>
    <w:uiPriority w:val="34"/>
    <w:qFormat/>
    <w:rsid w:val="00C1738D"/>
    <w:pPr>
      <w:ind w:left="720"/>
      <w:contextualSpacing/>
    </w:pPr>
  </w:style>
  <w:style w:type="paragraph" w:customStyle="1" w:styleId="Default">
    <w:name w:val="Default"/>
    <w:rsid w:val="00F31437"/>
    <w:pPr>
      <w:autoSpaceDE w:val="0"/>
      <w:autoSpaceDN w:val="0"/>
      <w:adjustRightInd w:val="0"/>
    </w:pPr>
    <w:rPr>
      <w:color w:val="000000"/>
      <w:sz w:val="24"/>
      <w:szCs w:val="24"/>
    </w:rPr>
  </w:style>
  <w:style w:type="paragraph" w:styleId="Revision">
    <w:name w:val="Revision"/>
    <w:hidden/>
    <w:uiPriority w:val="99"/>
    <w:semiHidden/>
    <w:rsid w:val="004C4BBD"/>
    <w:rPr>
      <w:sz w:val="24"/>
      <w:szCs w:val="24"/>
    </w:rPr>
  </w:style>
  <w:style w:type="paragraph" w:customStyle="1" w:styleId="OMBbodytext">
    <w:name w:val="OMB body text"/>
    <w:basedOn w:val="Normal"/>
    <w:link w:val="OMBbodytextChar"/>
    <w:uiPriority w:val="99"/>
    <w:rsid w:val="00C50317"/>
    <w:pPr>
      <w:spacing w:after="240"/>
    </w:pPr>
    <w:rPr>
      <w:szCs w:val="20"/>
    </w:rPr>
  </w:style>
  <w:style w:type="character" w:customStyle="1" w:styleId="OMBbodytextChar">
    <w:name w:val="OMB body text Char"/>
    <w:link w:val="OMBbodytext"/>
    <w:uiPriority w:val="99"/>
    <w:locked/>
    <w:rsid w:val="00C50317"/>
    <w:rPr>
      <w:sz w:val="24"/>
    </w:rPr>
  </w:style>
  <w:style w:type="paragraph" w:customStyle="1" w:styleId="Bodycopy">
    <w:name w:val="Body copy"/>
    <w:basedOn w:val="Normal"/>
    <w:link w:val="BodycopyChar"/>
    <w:qFormat/>
    <w:rsid w:val="00C50317"/>
    <w:pPr>
      <w:spacing w:after="160" w:line="280" w:lineRule="exact"/>
    </w:pPr>
    <w:rPr>
      <w:rFonts w:eastAsia="Calibri"/>
      <w:sz w:val="22"/>
      <w:szCs w:val="22"/>
    </w:rPr>
  </w:style>
  <w:style w:type="character" w:customStyle="1" w:styleId="BodycopyChar">
    <w:name w:val="Body copy Char"/>
    <w:link w:val="Bodycopy"/>
    <w:rsid w:val="00C50317"/>
    <w:rPr>
      <w:rFonts w:eastAsia="Calibri"/>
      <w:sz w:val="22"/>
      <w:szCs w:val="22"/>
    </w:rPr>
  </w:style>
  <w:style w:type="paragraph" w:styleId="BodyTextIndent3">
    <w:name w:val="Body Text Indent 3"/>
    <w:basedOn w:val="Normal"/>
    <w:link w:val="BodyTextIndent3Char"/>
    <w:semiHidden/>
    <w:unhideWhenUsed/>
    <w:rsid w:val="005303FE"/>
    <w:pPr>
      <w:spacing w:after="120"/>
      <w:ind w:left="360"/>
    </w:pPr>
    <w:rPr>
      <w:sz w:val="16"/>
      <w:szCs w:val="16"/>
    </w:rPr>
  </w:style>
  <w:style w:type="character" w:customStyle="1" w:styleId="BodyTextIndent3Char">
    <w:name w:val="Body Text Indent 3 Char"/>
    <w:basedOn w:val="DefaultParagraphFont"/>
    <w:link w:val="BodyTextIndent3"/>
    <w:semiHidden/>
    <w:rsid w:val="005303FE"/>
    <w:rPr>
      <w:sz w:val="16"/>
      <w:szCs w:val="16"/>
    </w:rPr>
  </w:style>
  <w:style w:type="paragraph" w:styleId="BodyTextIndent">
    <w:name w:val="Body Text Indent"/>
    <w:basedOn w:val="Normal"/>
    <w:link w:val="BodyTextIndentChar"/>
    <w:semiHidden/>
    <w:unhideWhenUsed/>
    <w:rsid w:val="00F1274C"/>
    <w:pPr>
      <w:spacing w:after="120"/>
      <w:ind w:left="360"/>
    </w:pPr>
  </w:style>
  <w:style w:type="character" w:customStyle="1" w:styleId="BodyTextIndentChar">
    <w:name w:val="Body Text Indent Char"/>
    <w:basedOn w:val="DefaultParagraphFont"/>
    <w:link w:val="BodyTextIndent"/>
    <w:semiHidden/>
    <w:rsid w:val="00F1274C"/>
    <w:rPr>
      <w:sz w:val="24"/>
      <w:szCs w:val="24"/>
    </w:rPr>
  </w:style>
  <w:style w:type="paragraph" w:styleId="TOCHeading">
    <w:name w:val="TOC Heading"/>
    <w:basedOn w:val="Heading1"/>
    <w:next w:val="Normal"/>
    <w:uiPriority w:val="39"/>
    <w:unhideWhenUsed/>
    <w:qFormat/>
    <w:rsid w:val="000F10DC"/>
    <w:pPr>
      <w:keepLines/>
      <w:tabs>
        <w:tab w:val="clear" w:pos="1152"/>
      </w:tabs>
      <w:spacing w:before="240" w:after="0" w:line="259" w:lineRule="auto"/>
      <w:ind w:left="0" w:firstLine="0"/>
      <w:jc w:val="left"/>
      <w:outlineLvl w:val="9"/>
    </w:pPr>
    <w:rPr>
      <w:rFonts w:asciiTheme="majorHAnsi" w:eastAsiaTheme="majorEastAsia" w:hAnsiTheme="majorHAnsi" w:cstheme="majorBidi"/>
      <w:b w:val="0"/>
      <w:bCs w:val="0"/>
      <w:caps w:val="0"/>
      <w:color w:val="365F91" w:themeColor="accent1" w:themeShade="BF"/>
      <w:kern w:val="0"/>
      <w:sz w:val="32"/>
    </w:rPr>
  </w:style>
  <w:style w:type="paragraph" w:styleId="TOC3">
    <w:name w:val="toc 3"/>
    <w:basedOn w:val="Normal"/>
    <w:next w:val="Normal"/>
    <w:autoRedefine/>
    <w:uiPriority w:val="39"/>
    <w:unhideWhenUsed/>
    <w:rsid w:val="000F10DC"/>
    <w:pPr>
      <w:spacing w:after="100"/>
      <w:ind w:left="480"/>
    </w:pPr>
  </w:style>
  <w:style w:type="paragraph" w:customStyle="1" w:styleId="a0">
    <w:name w:val="________"/>
    <w:basedOn w:val="Normal"/>
    <w:rsid w:val="006967CD"/>
    <w:pPr>
      <w:widowControl w:val="0"/>
      <w:autoSpaceDE w:val="0"/>
      <w:autoSpaceDN w:val="0"/>
      <w:adjustRightInd w:val="0"/>
      <w:ind w:left="1440" w:hanging="720"/>
    </w:pPr>
    <w:rPr>
      <w:rFonts w:ascii="CG Times" w:hAnsi="CG Times"/>
    </w:rPr>
  </w:style>
  <w:style w:type="paragraph" w:customStyle="1" w:styleId="Pa17">
    <w:name w:val="Pa17"/>
    <w:basedOn w:val="Default"/>
    <w:next w:val="Default"/>
    <w:uiPriority w:val="99"/>
    <w:rsid w:val="00E56D7C"/>
    <w:pPr>
      <w:spacing w:line="221" w:lineRule="atLeast"/>
    </w:pPr>
    <w:rPr>
      <w:rFonts w:ascii="ITC Franklin Gothic Std Book" w:hAnsi="ITC Franklin Gothic Std Book"/>
      <w:color w:val="auto"/>
    </w:rPr>
  </w:style>
  <w:style w:type="character" w:customStyle="1" w:styleId="A9">
    <w:name w:val="A9"/>
    <w:uiPriority w:val="99"/>
    <w:rsid w:val="00E56D7C"/>
    <w:rPr>
      <w:rFonts w:cs="ITC Franklin Gothic Std Book"/>
      <w:color w:val="000000"/>
      <w:sz w:val="12"/>
      <w:szCs w:val="12"/>
    </w:rPr>
  </w:style>
  <w:style w:type="paragraph" w:customStyle="1" w:styleId="Pa0">
    <w:name w:val="Pa0"/>
    <w:basedOn w:val="Default"/>
    <w:next w:val="Default"/>
    <w:uiPriority w:val="99"/>
    <w:rsid w:val="00541715"/>
    <w:pPr>
      <w:spacing w:line="221" w:lineRule="atLeast"/>
    </w:pPr>
    <w:rPr>
      <w:rFonts w:ascii="ITC Franklin Gothic Std Book" w:hAnsi="ITC Franklin Gothic Std Book"/>
      <w:color w:val="auto"/>
    </w:rPr>
  </w:style>
  <w:style w:type="table" w:styleId="TableGrid">
    <w:name w:val="Table Grid"/>
    <w:basedOn w:val="TableNormal"/>
    <w:rsid w:val="002264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908029">
      <w:bodyDiv w:val="1"/>
      <w:marLeft w:val="0"/>
      <w:marRight w:val="0"/>
      <w:marTop w:val="0"/>
      <w:marBottom w:val="0"/>
      <w:divBdr>
        <w:top w:val="none" w:sz="0" w:space="0" w:color="auto"/>
        <w:left w:val="none" w:sz="0" w:space="0" w:color="auto"/>
        <w:bottom w:val="none" w:sz="0" w:space="0" w:color="auto"/>
        <w:right w:val="none" w:sz="0" w:space="0" w:color="auto"/>
      </w:divBdr>
    </w:div>
    <w:div w:id="298337830">
      <w:bodyDiv w:val="1"/>
      <w:marLeft w:val="0"/>
      <w:marRight w:val="0"/>
      <w:marTop w:val="0"/>
      <w:marBottom w:val="0"/>
      <w:divBdr>
        <w:top w:val="none" w:sz="0" w:space="0" w:color="auto"/>
        <w:left w:val="none" w:sz="0" w:space="0" w:color="auto"/>
        <w:bottom w:val="none" w:sz="0" w:space="0" w:color="auto"/>
        <w:right w:val="none" w:sz="0" w:space="0" w:color="auto"/>
      </w:divBdr>
    </w:div>
    <w:div w:id="303050890">
      <w:bodyDiv w:val="1"/>
      <w:marLeft w:val="0"/>
      <w:marRight w:val="0"/>
      <w:marTop w:val="0"/>
      <w:marBottom w:val="0"/>
      <w:divBdr>
        <w:top w:val="none" w:sz="0" w:space="0" w:color="auto"/>
        <w:left w:val="none" w:sz="0" w:space="0" w:color="auto"/>
        <w:bottom w:val="none" w:sz="0" w:space="0" w:color="auto"/>
        <w:right w:val="none" w:sz="0" w:space="0" w:color="auto"/>
      </w:divBdr>
      <w:divsChild>
        <w:div w:id="2086565823">
          <w:marLeft w:val="0"/>
          <w:marRight w:val="0"/>
          <w:marTop w:val="0"/>
          <w:marBottom w:val="0"/>
          <w:divBdr>
            <w:top w:val="none" w:sz="0" w:space="0" w:color="auto"/>
            <w:left w:val="none" w:sz="0" w:space="0" w:color="auto"/>
            <w:bottom w:val="none" w:sz="0" w:space="0" w:color="auto"/>
            <w:right w:val="none" w:sz="0" w:space="0" w:color="auto"/>
          </w:divBdr>
          <w:divsChild>
            <w:div w:id="574247180">
              <w:marLeft w:val="0"/>
              <w:marRight w:val="0"/>
              <w:marTop w:val="0"/>
              <w:marBottom w:val="0"/>
              <w:divBdr>
                <w:top w:val="none" w:sz="0" w:space="0" w:color="auto"/>
                <w:left w:val="none" w:sz="0" w:space="0" w:color="auto"/>
                <w:bottom w:val="none" w:sz="0" w:space="0" w:color="auto"/>
                <w:right w:val="none" w:sz="0" w:space="0" w:color="auto"/>
              </w:divBdr>
            </w:div>
            <w:div w:id="1386830132">
              <w:marLeft w:val="0"/>
              <w:marRight w:val="0"/>
              <w:marTop w:val="0"/>
              <w:marBottom w:val="0"/>
              <w:divBdr>
                <w:top w:val="none" w:sz="0" w:space="0" w:color="auto"/>
                <w:left w:val="none" w:sz="0" w:space="0" w:color="auto"/>
                <w:bottom w:val="none" w:sz="0" w:space="0" w:color="auto"/>
                <w:right w:val="none" w:sz="0" w:space="0" w:color="auto"/>
              </w:divBdr>
            </w:div>
            <w:div w:id="1397435688">
              <w:marLeft w:val="0"/>
              <w:marRight w:val="0"/>
              <w:marTop w:val="0"/>
              <w:marBottom w:val="0"/>
              <w:divBdr>
                <w:top w:val="none" w:sz="0" w:space="0" w:color="auto"/>
                <w:left w:val="none" w:sz="0" w:space="0" w:color="auto"/>
                <w:bottom w:val="none" w:sz="0" w:space="0" w:color="auto"/>
                <w:right w:val="none" w:sz="0" w:space="0" w:color="auto"/>
              </w:divBdr>
            </w:div>
            <w:div w:id="1471290980">
              <w:marLeft w:val="0"/>
              <w:marRight w:val="0"/>
              <w:marTop w:val="0"/>
              <w:marBottom w:val="0"/>
              <w:divBdr>
                <w:top w:val="none" w:sz="0" w:space="0" w:color="auto"/>
                <w:left w:val="none" w:sz="0" w:space="0" w:color="auto"/>
                <w:bottom w:val="none" w:sz="0" w:space="0" w:color="auto"/>
                <w:right w:val="none" w:sz="0" w:space="0" w:color="auto"/>
              </w:divBdr>
            </w:div>
            <w:div w:id="1587569564">
              <w:marLeft w:val="0"/>
              <w:marRight w:val="0"/>
              <w:marTop w:val="0"/>
              <w:marBottom w:val="0"/>
              <w:divBdr>
                <w:top w:val="none" w:sz="0" w:space="0" w:color="auto"/>
                <w:left w:val="none" w:sz="0" w:space="0" w:color="auto"/>
                <w:bottom w:val="none" w:sz="0" w:space="0" w:color="auto"/>
                <w:right w:val="none" w:sz="0" w:space="0" w:color="auto"/>
              </w:divBdr>
            </w:div>
            <w:div w:id="1685663940">
              <w:marLeft w:val="0"/>
              <w:marRight w:val="0"/>
              <w:marTop w:val="0"/>
              <w:marBottom w:val="0"/>
              <w:divBdr>
                <w:top w:val="none" w:sz="0" w:space="0" w:color="auto"/>
                <w:left w:val="none" w:sz="0" w:space="0" w:color="auto"/>
                <w:bottom w:val="none" w:sz="0" w:space="0" w:color="auto"/>
                <w:right w:val="none" w:sz="0" w:space="0" w:color="auto"/>
              </w:divBdr>
            </w:div>
            <w:div w:id="1725911208">
              <w:marLeft w:val="0"/>
              <w:marRight w:val="0"/>
              <w:marTop w:val="0"/>
              <w:marBottom w:val="0"/>
              <w:divBdr>
                <w:top w:val="none" w:sz="0" w:space="0" w:color="auto"/>
                <w:left w:val="none" w:sz="0" w:space="0" w:color="auto"/>
                <w:bottom w:val="none" w:sz="0" w:space="0" w:color="auto"/>
                <w:right w:val="none" w:sz="0" w:space="0" w:color="auto"/>
              </w:divBdr>
            </w:div>
            <w:div w:id="202724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17260">
      <w:bodyDiv w:val="1"/>
      <w:marLeft w:val="0"/>
      <w:marRight w:val="0"/>
      <w:marTop w:val="0"/>
      <w:marBottom w:val="0"/>
      <w:divBdr>
        <w:top w:val="none" w:sz="0" w:space="0" w:color="auto"/>
        <w:left w:val="none" w:sz="0" w:space="0" w:color="auto"/>
        <w:bottom w:val="none" w:sz="0" w:space="0" w:color="auto"/>
        <w:right w:val="none" w:sz="0" w:space="0" w:color="auto"/>
      </w:divBdr>
      <w:divsChild>
        <w:div w:id="750321681">
          <w:marLeft w:val="0"/>
          <w:marRight w:val="0"/>
          <w:marTop w:val="0"/>
          <w:marBottom w:val="0"/>
          <w:divBdr>
            <w:top w:val="none" w:sz="0" w:space="0" w:color="auto"/>
            <w:left w:val="none" w:sz="0" w:space="0" w:color="auto"/>
            <w:bottom w:val="none" w:sz="0" w:space="0" w:color="auto"/>
            <w:right w:val="none" w:sz="0" w:space="0" w:color="auto"/>
          </w:divBdr>
          <w:divsChild>
            <w:div w:id="17392124">
              <w:marLeft w:val="0"/>
              <w:marRight w:val="0"/>
              <w:marTop w:val="0"/>
              <w:marBottom w:val="0"/>
              <w:divBdr>
                <w:top w:val="none" w:sz="0" w:space="0" w:color="auto"/>
                <w:left w:val="none" w:sz="0" w:space="0" w:color="auto"/>
                <w:bottom w:val="none" w:sz="0" w:space="0" w:color="auto"/>
                <w:right w:val="none" w:sz="0" w:space="0" w:color="auto"/>
              </w:divBdr>
            </w:div>
            <w:div w:id="211119532">
              <w:marLeft w:val="0"/>
              <w:marRight w:val="0"/>
              <w:marTop w:val="0"/>
              <w:marBottom w:val="0"/>
              <w:divBdr>
                <w:top w:val="none" w:sz="0" w:space="0" w:color="auto"/>
                <w:left w:val="none" w:sz="0" w:space="0" w:color="auto"/>
                <w:bottom w:val="none" w:sz="0" w:space="0" w:color="auto"/>
                <w:right w:val="none" w:sz="0" w:space="0" w:color="auto"/>
              </w:divBdr>
            </w:div>
            <w:div w:id="43853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078230">
      <w:bodyDiv w:val="1"/>
      <w:marLeft w:val="0"/>
      <w:marRight w:val="0"/>
      <w:marTop w:val="0"/>
      <w:marBottom w:val="0"/>
      <w:divBdr>
        <w:top w:val="none" w:sz="0" w:space="0" w:color="auto"/>
        <w:left w:val="none" w:sz="0" w:space="0" w:color="auto"/>
        <w:bottom w:val="none" w:sz="0" w:space="0" w:color="auto"/>
        <w:right w:val="none" w:sz="0" w:space="0" w:color="auto"/>
      </w:divBdr>
    </w:div>
    <w:div w:id="1036465139">
      <w:bodyDiv w:val="1"/>
      <w:marLeft w:val="0"/>
      <w:marRight w:val="0"/>
      <w:marTop w:val="0"/>
      <w:marBottom w:val="0"/>
      <w:divBdr>
        <w:top w:val="none" w:sz="0" w:space="0" w:color="auto"/>
        <w:left w:val="none" w:sz="0" w:space="0" w:color="auto"/>
        <w:bottom w:val="none" w:sz="0" w:space="0" w:color="auto"/>
        <w:right w:val="none" w:sz="0" w:space="0" w:color="auto"/>
      </w:divBdr>
    </w:div>
    <w:div w:id="1056202637">
      <w:bodyDiv w:val="1"/>
      <w:marLeft w:val="0"/>
      <w:marRight w:val="0"/>
      <w:marTop w:val="0"/>
      <w:marBottom w:val="0"/>
      <w:divBdr>
        <w:top w:val="none" w:sz="0" w:space="0" w:color="auto"/>
        <w:left w:val="none" w:sz="0" w:space="0" w:color="auto"/>
        <w:bottom w:val="none" w:sz="0" w:space="0" w:color="auto"/>
        <w:right w:val="none" w:sz="0" w:space="0" w:color="auto"/>
      </w:divBdr>
    </w:div>
    <w:div w:id="1289506064">
      <w:bodyDiv w:val="1"/>
      <w:marLeft w:val="0"/>
      <w:marRight w:val="0"/>
      <w:marTop w:val="0"/>
      <w:marBottom w:val="0"/>
      <w:divBdr>
        <w:top w:val="none" w:sz="0" w:space="0" w:color="auto"/>
        <w:left w:val="none" w:sz="0" w:space="0" w:color="auto"/>
        <w:bottom w:val="none" w:sz="0" w:space="0" w:color="auto"/>
        <w:right w:val="none" w:sz="0" w:space="0" w:color="auto"/>
      </w:divBdr>
    </w:div>
    <w:div w:id="1304236616">
      <w:bodyDiv w:val="1"/>
      <w:marLeft w:val="0"/>
      <w:marRight w:val="0"/>
      <w:marTop w:val="0"/>
      <w:marBottom w:val="0"/>
      <w:divBdr>
        <w:top w:val="none" w:sz="0" w:space="0" w:color="auto"/>
        <w:left w:val="none" w:sz="0" w:space="0" w:color="auto"/>
        <w:bottom w:val="none" w:sz="0" w:space="0" w:color="auto"/>
        <w:right w:val="none" w:sz="0" w:space="0" w:color="auto"/>
      </w:divBdr>
    </w:div>
    <w:div w:id="1336567157">
      <w:bodyDiv w:val="1"/>
      <w:marLeft w:val="0"/>
      <w:marRight w:val="0"/>
      <w:marTop w:val="0"/>
      <w:marBottom w:val="0"/>
      <w:divBdr>
        <w:top w:val="none" w:sz="0" w:space="0" w:color="auto"/>
        <w:left w:val="none" w:sz="0" w:space="0" w:color="auto"/>
        <w:bottom w:val="none" w:sz="0" w:space="0" w:color="auto"/>
        <w:right w:val="none" w:sz="0" w:space="0" w:color="auto"/>
      </w:divBdr>
    </w:div>
    <w:div w:id="1676377282">
      <w:bodyDiv w:val="1"/>
      <w:marLeft w:val="0"/>
      <w:marRight w:val="0"/>
      <w:marTop w:val="0"/>
      <w:marBottom w:val="0"/>
      <w:divBdr>
        <w:top w:val="none" w:sz="0" w:space="0" w:color="auto"/>
        <w:left w:val="none" w:sz="0" w:space="0" w:color="auto"/>
        <w:bottom w:val="none" w:sz="0" w:space="0" w:color="auto"/>
        <w:right w:val="none" w:sz="0" w:space="0" w:color="auto"/>
      </w:divBdr>
    </w:div>
    <w:div w:id="1840466079">
      <w:bodyDiv w:val="1"/>
      <w:marLeft w:val="0"/>
      <w:marRight w:val="0"/>
      <w:marTop w:val="0"/>
      <w:marBottom w:val="0"/>
      <w:divBdr>
        <w:top w:val="none" w:sz="0" w:space="0" w:color="auto"/>
        <w:left w:val="none" w:sz="0" w:space="0" w:color="auto"/>
        <w:bottom w:val="none" w:sz="0" w:space="0" w:color="auto"/>
        <w:right w:val="none" w:sz="0" w:space="0" w:color="auto"/>
      </w:divBdr>
    </w:div>
    <w:div w:id="2116944336">
      <w:bodyDiv w:val="1"/>
      <w:marLeft w:val="0"/>
      <w:marRight w:val="0"/>
      <w:marTop w:val="0"/>
      <w:marBottom w:val="0"/>
      <w:divBdr>
        <w:top w:val="none" w:sz="0" w:space="0" w:color="auto"/>
        <w:left w:val="none" w:sz="0" w:space="0" w:color="auto"/>
        <w:bottom w:val="none" w:sz="0" w:space="0" w:color="auto"/>
        <w:right w:val="none" w:sz="0" w:space="0" w:color="auto"/>
      </w:divBdr>
      <w:divsChild>
        <w:div w:id="535780398">
          <w:marLeft w:val="0"/>
          <w:marRight w:val="0"/>
          <w:marTop w:val="0"/>
          <w:marBottom w:val="0"/>
          <w:divBdr>
            <w:top w:val="none" w:sz="0" w:space="0" w:color="auto"/>
            <w:left w:val="none" w:sz="0" w:space="0" w:color="auto"/>
            <w:bottom w:val="none" w:sz="0" w:space="0" w:color="auto"/>
            <w:right w:val="none" w:sz="0" w:space="0" w:color="auto"/>
          </w:divBdr>
          <w:divsChild>
            <w:div w:id="10686349">
              <w:marLeft w:val="0"/>
              <w:marRight w:val="0"/>
              <w:marTop w:val="0"/>
              <w:marBottom w:val="0"/>
              <w:divBdr>
                <w:top w:val="none" w:sz="0" w:space="0" w:color="auto"/>
                <w:left w:val="none" w:sz="0" w:space="0" w:color="auto"/>
                <w:bottom w:val="none" w:sz="0" w:space="0" w:color="auto"/>
                <w:right w:val="none" w:sz="0" w:space="0" w:color="auto"/>
              </w:divBdr>
            </w:div>
            <w:div w:id="46999665">
              <w:marLeft w:val="0"/>
              <w:marRight w:val="0"/>
              <w:marTop w:val="0"/>
              <w:marBottom w:val="0"/>
              <w:divBdr>
                <w:top w:val="none" w:sz="0" w:space="0" w:color="auto"/>
                <w:left w:val="none" w:sz="0" w:space="0" w:color="auto"/>
                <w:bottom w:val="none" w:sz="0" w:space="0" w:color="auto"/>
                <w:right w:val="none" w:sz="0" w:space="0" w:color="auto"/>
              </w:divBdr>
            </w:div>
            <w:div w:id="825316549">
              <w:marLeft w:val="0"/>
              <w:marRight w:val="0"/>
              <w:marTop w:val="0"/>
              <w:marBottom w:val="0"/>
              <w:divBdr>
                <w:top w:val="none" w:sz="0" w:space="0" w:color="auto"/>
                <w:left w:val="none" w:sz="0" w:space="0" w:color="auto"/>
                <w:bottom w:val="none" w:sz="0" w:space="0" w:color="auto"/>
                <w:right w:val="none" w:sz="0" w:space="0" w:color="auto"/>
              </w:divBdr>
            </w:div>
            <w:div w:id="1353259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dlc_DocId xmlns="004a172f-e16f-4887-a47b-3990e8128e1e">VUADPPQRPPK6-389-100</_dlc_DocId>
    <_dlc_DocIdUrl xmlns="004a172f-e16f-4887-a47b-3990e8128e1e">
      <Url>https://esp.cdc.gov/sites/ncipc/ADS/OMB/_layouts/15/DocIdRedir.aspx?ID=VUADPPQRPPK6-389-100</Url>
      <Description>VUADPPQRPPK6-389-100</Description>
    </_dlc_DocIdUrl>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370D1DA58A38634AA21F13F7F51DB199" ma:contentTypeVersion="1" ma:contentTypeDescription="Create a new document." ma:contentTypeScope="" ma:versionID="9a1b231c4ac638f6870e617513f2f944">
  <xsd:schema xmlns:xsd="http://www.w3.org/2001/XMLSchema" xmlns:xs="http://www.w3.org/2001/XMLSchema" xmlns:p="http://schemas.microsoft.com/office/2006/metadata/properties" xmlns:ns2="004a172f-e16f-4887-a47b-3990e8128e1e" targetNamespace="http://schemas.microsoft.com/office/2006/metadata/properties" ma:root="true" ma:fieldsID="93cbc60b02ed25bff07d87253799b4cb" ns2:_="">
    <xsd:import namespace="004a172f-e16f-4887-a47b-3990e8128e1e"/>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4a172f-e16f-4887-a47b-3990e8128e1e"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ECA080-064C-4361-AC6C-A080CFF5AB7C}">
  <ds:schemaRefs>
    <ds:schemaRef ds:uri="http://schemas.microsoft.com/sharepoint/events"/>
  </ds:schemaRefs>
</ds:datastoreItem>
</file>

<file path=customXml/itemProps2.xml><?xml version="1.0" encoding="utf-8"?>
<ds:datastoreItem xmlns:ds="http://schemas.openxmlformats.org/officeDocument/2006/customXml" ds:itemID="{4DBF3CD0-D695-4709-9611-94D2C590FCAE}">
  <ds:schemaRefs>
    <ds:schemaRef ds:uri="http://schemas.microsoft.com/sharepoint/v3/contenttype/forms"/>
  </ds:schemaRefs>
</ds:datastoreItem>
</file>

<file path=customXml/itemProps3.xml><?xml version="1.0" encoding="utf-8"?>
<ds:datastoreItem xmlns:ds="http://schemas.openxmlformats.org/officeDocument/2006/customXml" ds:itemID="{C38579D9-C4D2-45FC-AE2D-715980804CC3}">
  <ds:schemaRefs>
    <ds:schemaRef ds:uri="004a172f-e16f-4887-a47b-3990e8128e1e"/>
    <ds:schemaRef ds:uri="http://schemas.microsoft.com/office/2006/metadata/properties"/>
    <ds:schemaRef ds:uri="http://schemas.openxmlformats.org/package/2006/metadata/core-properties"/>
    <ds:schemaRef ds:uri="http://www.w3.org/XML/1998/namespace"/>
    <ds:schemaRef ds:uri="http://purl.org/dc/elements/1.1/"/>
    <ds:schemaRef ds:uri="http://schemas.microsoft.com/office/infopath/2007/PartnerControls"/>
    <ds:schemaRef ds:uri="http://schemas.microsoft.com/office/2006/documentManagement/types"/>
    <ds:schemaRef ds:uri="http://purl.org/dc/dcmitype/"/>
    <ds:schemaRef ds:uri="http://purl.org/dc/terms/"/>
  </ds:schemaRefs>
</ds:datastoreItem>
</file>

<file path=customXml/itemProps4.xml><?xml version="1.0" encoding="utf-8"?>
<ds:datastoreItem xmlns:ds="http://schemas.openxmlformats.org/officeDocument/2006/customXml" ds:itemID="{3EC305AF-7449-4E58-A629-693C797240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4a172f-e16f-4887-a47b-3990e8128e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CE9E16D-5234-4884-A1EF-CF73A0E33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6233</Words>
  <Characters>35532</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OMB Application for</vt:lpstr>
    </vt:vector>
  </TitlesOfParts>
  <Company>Centers for Disease Control and Prevention</Company>
  <LinksUpToDate>false</LinksUpToDate>
  <CharactersWithSpaces>41682</CharactersWithSpaces>
  <SharedDoc>false</SharedDoc>
  <HLinks>
    <vt:vector size="144" baseType="variant">
      <vt:variant>
        <vt:i4>6291506</vt:i4>
      </vt:variant>
      <vt:variant>
        <vt:i4>71</vt:i4>
      </vt:variant>
      <vt:variant>
        <vt:i4>0</vt:i4>
      </vt:variant>
      <vt:variant>
        <vt:i4>5</vt:i4>
      </vt:variant>
      <vt:variant>
        <vt:lpwstr>http://aspe.hhs.gov/daltcp/reports/elderab.htm</vt:lpwstr>
      </vt:variant>
      <vt:variant>
        <vt:lpwstr/>
      </vt:variant>
      <vt:variant>
        <vt:i4>7995502</vt:i4>
      </vt:variant>
      <vt:variant>
        <vt:i4>68</vt:i4>
      </vt:variant>
      <vt:variant>
        <vt:i4>0</vt:i4>
      </vt:variant>
      <vt:variant>
        <vt:i4>5</vt:i4>
      </vt:variant>
      <vt:variant>
        <vt:lpwstr>http://www.census.gov/popest/national/asrh/NC-EST2004/NC-EST2004-01.xls</vt:lpwstr>
      </vt:variant>
      <vt:variant>
        <vt:lpwstr/>
      </vt:variant>
      <vt:variant>
        <vt:i4>5177420</vt:i4>
      </vt:variant>
      <vt:variant>
        <vt:i4>65</vt:i4>
      </vt:variant>
      <vt:variant>
        <vt:i4>0</vt:i4>
      </vt:variant>
      <vt:variant>
        <vt:i4>5</vt:i4>
      </vt:variant>
      <vt:variant>
        <vt:lpwstr>http://www.dol.gov/dol/topic/statistics/index.htm</vt:lpwstr>
      </vt:variant>
      <vt:variant>
        <vt:lpwstr/>
      </vt:variant>
      <vt:variant>
        <vt:i4>1048634</vt:i4>
      </vt:variant>
      <vt:variant>
        <vt:i4>62</vt:i4>
      </vt:variant>
      <vt:variant>
        <vt:i4>0</vt:i4>
      </vt:variant>
      <vt:variant>
        <vt:i4>5</vt:i4>
      </vt:variant>
      <vt:variant>
        <vt:lpwstr>http://oregonstate.edu/Dept/pol_sci/fac/sahr/cv2005.xls</vt:lpwstr>
      </vt:variant>
      <vt:variant>
        <vt:lpwstr/>
      </vt:variant>
      <vt:variant>
        <vt:i4>1048620</vt:i4>
      </vt:variant>
      <vt:variant>
        <vt:i4>59</vt:i4>
      </vt:variant>
      <vt:variant>
        <vt:i4>0</vt:i4>
      </vt:variant>
      <vt:variant>
        <vt:i4>5</vt:i4>
      </vt:variant>
      <vt:variant>
        <vt:lpwstr>http://www.amstat.org/sections/srms/Proceedings/papers/1997_181.pdf</vt:lpwstr>
      </vt:variant>
      <vt:variant>
        <vt:lpwstr/>
      </vt:variant>
      <vt:variant>
        <vt:i4>1441804</vt:i4>
      </vt:variant>
      <vt:variant>
        <vt:i4>56</vt:i4>
      </vt:variant>
      <vt:variant>
        <vt:i4>0</vt:i4>
      </vt:variant>
      <vt:variant>
        <vt:i4>5</vt:i4>
      </vt:variant>
      <vt:variant>
        <vt:lpwstr>https://atlanta.securemail.hhs.gov/exchweb/bin/redir.asp?URL=http://www.cdc.gov/ncipc</vt:lpwstr>
      </vt:variant>
      <vt:variant>
        <vt:lpwstr/>
      </vt:variant>
      <vt:variant>
        <vt:i4>917555</vt:i4>
      </vt:variant>
      <vt:variant>
        <vt:i4>53</vt:i4>
      </vt:variant>
      <vt:variant>
        <vt:i4>0</vt:i4>
      </vt:variant>
      <vt:variant>
        <vt:i4>5</vt:i4>
      </vt:variant>
      <vt:variant>
        <vt:lpwstr>http://cancercontrol.cancer.gov/hints/docs/HINTS_refusal_incentive_abstr</vt:lpwstr>
      </vt:variant>
      <vt:variant>
        <vt:lpwstr/>
      </vt:variant>
      <vt:variant>
        <vt:i4>851991</vt:i4>
      </vt:variant>
      <vt:variant>
        <vt:i4>50</vt:i4>
      </vt:variant>
      <vt:variant>
        <vt:i4>0</vt:i4>
      </vt:variant>
      <vt:variant>
        <vt:i4>5</vt:i4>
      </vt:variant>
      <vt:variant>
        <vt:lpwstr>http://www.cdc.gov/nchs/nhis.htm</vt:lpwstr>
      </vt:variant>
      <vt:variant>
        <vt:lpwstr/>
      </vt:variant>
      <vt:variant>
        <vt:i4>851991</vt:i4>
      </vt:variant>
      <vt:variant>
        <vt:i4>47</vt:i4>
      </vt:variant>
      <vt:variant>
        <vt:i4>0</vt:i4>
      </vt:variant>
      <vt:variant>
        <vt:i4>5</vt:i4>
      </vt:variant>
      <vt:variant>
        <vt:lpwstr>http://www.cdc.gov/nchs/nhis.htm</vt:lpwstr>
      </vt:variant>
      <vt:variant>
        <vt:lpwstr/>
      </vt:variant>
      <vt:variant>
        <vt:i4>5242986</vt:i4>
      </vt:variant>
      <vt:variant>
        <vt:i4>44</vt:i4>
      </vt:variant>
      <vt:variant>
        <vt:i4>0</vt:i4>
      </vt:variant>
      <vt:variant>
        <vt:i4>5</vt:i4>
      </vt:variant>
      <vt:variant>
        <vt:lpwstr>http://www.cdc.gov/brfss/technical_infodata/pdf/2002SummaryDataQualityReport.pdf</vt:lpwstr>
      </vt:variant>
      <vt:variant>
        <vt:lpwstr/>
      </vt:variant>
      <vt:variant>
        <vt:i4>7077914</vt:i4>
      </vt:variant>
      <vt:variant>
        <vt:i4>41</vt:i4>
      </vt:variant>
      <vt:variant>
        <vt:i4>0</vt:i4>
      </vt:variant>
      <vt:variant>
        <vt:i4>5</vt:i4>
      </vt:variant>
      <vt:variant>
        <vt:lpwstr>mailto:jcampbel@son.jhmi.edu</vt:lpwstr>
      </vt:variant>
      <vt:variant>
        <vt:lpwstr/>
      </vt:variant>
      <vt:variant>
        <vt:i4>2687049</vt:i4>
      </vt:variant>
      <vt:variant>
        <vt:i4>38</vt:i4>
      </vt:variant>
      <vt:variant>
        <vt:i4>0</vt:i4>
      </vt:variant>
      <vt:variant>
        <vt:i4>5</vt:i4>
      </vt:variant>
      <vt:variant>
        <vt:lpwstr>mailto:spitz@mail.sdsu.edu</vt:lpwstr>
      </vt:variant>
      <vt:variant>
        <vt:lpwstr/>
      </vt:variant>
      <vt:variant>
        <vt:i4>6357068</vt:i4>
      </vt:variant>
      <vt:variant>
        <vt:i4>35</vt:i4>
      </vt:variant>
      <vt:variant>
        <vt:i4>0</vt:i4>
      </vt:variant>
      <vt:variant>
        <vt:i4>5</vt:i4>
      </vt:variant>
      <vt:variant>
        <vt:lpwstr>mailto:angela.moore.parmley@usdoj.gov</vt:lpwstr>
      </vt:variant>
      <vt:variant>
        <vt:lpwstr/>
      </vt:variant>
      <vt:variant>
        <vt:i4>2621457</vt:i4>
      </vt:variant>
      <vt:variant>
        <vt:i4>32</vt:i4>
      </vt:variant>
      <vt:variant>
        <vt:i4>0</vt:i4>
      </vt:variant>
      <vt:variant>
        <vt:i4>5</vt:i4>
      </vt:variant>
      <vt:variant>
        <vt:lpwstr>mailto:doleary@notes.cc.sunysb.edu</vt:lpwstr>
      </vt:variant>
      <vt:variant>
        <vt:lpwstr/>
      </vt:variant>
      <vt:variant>
        <vt:i4>39</vt:i4>
      </vt:variant>
      <vt:variant>
        <vt:i4>29</vt:i4>
      </vt:variant>
      <vt:variant>
        <vt:i4>0</vt:i4>
      </vt:variant>
      <vt:variant>
        <vt:i4>5</vt:i4>
      </vt:variant>
      <vt:variant>
        <vt:lpwstr>mailto:Becky.odor@vdh.virginia.gov</vt:lpwstr>
      </vt:variant>
      <vt:variant>
        <vt:lpwstr/>
      </vt:variant>
      <vt:variant>
        <vt:i4>7929869</vt:i4>
      </vt:variant>
      <vt:variant>
        <vt:i4>26</vt:i4>
      </vt:variant>
      <vt:variant>
        <vt:i4>0</vt:i4>
      </vt:variant>
      <vt:variant>
        <vt:i4>5</vt:i4>
      </vt:variant>
      <vt:variant>
        <vt:lpwstr>mailto:david.lloyd@osd.mil</vt:lpwstr>
      </vt:variant>
      <vt:variant>
        <vt:lpwstr/>
      </vt:variant>
      <vt:variant>
        <vt:i4>5177382</vt:i4>
      </vt:variant>
      <vt:variant>
        <vt:i4>23</vt:i4>
      </vt:variant>
      <vt:variant>
        <vt:i4>0</vt:i4>
      </vt:variant>
      <vt:variant>
        <vt:i4>5</vt:i4>
      </vt:variant>
      <vt:variant>
        <vt:lpwstr>mailto:sherry.hamby@unc.edu</vt:lpwstr>
      </vt:variant>
      <vt:variant>
        <vt:lpwstr/>
      </vt:variant>
      <vt:variant>
        <vt:i4>1572919</vt:i4>
      </vt:variant>
      <vt:variant>
        <vt:i4>20</vt:i4>
      </vt:variant>
      <vt:variant>
        <vt:i4>0</vt:i4>
      </vt:variant>
      <vt:variant>
        <vt:i4>5</vt:i4>
      </vt:variant>
      <vt:variant>
        <vt:lpwstr>mailto:dfollingstad@uky.edu</vt:lpwstr>
      </vt:variant>
      <vt:variant>
        <vt:lpwstr/>
      </vt:variant>
      <vt:variant>
        <vt:i4>1572991</vt:i4>
      </vt:variant>
      <vt:variant>
        <vt:i4>17</vt:i4>
      </vt:variant>
      <vt:variant>
        <vt:i4>0</vt:i4>
      </vt:variant>
      <vt:variant>
        <vt:i4>5</vt:i4>
      </vt:variant>
      <vt:variant>
        <vt:lpwstr>mailto:Walter.dekeseredy@uoit.ca</vt:lpwstr>
      </vt:variant>
      <vt:variant>
        <vt:lpwstr/>
      </vt:variant>
      <vt:variant>
        <vt:i4>2228312</vt:i4>
      </vt:variant>
      <vt:variant>
        <vt:i4>14</vt:i4>
      </vt:variant>
      <vt:variant>
        <vt:i4>0</vt:i4>
      </vt:variant>
      <vt:variant>
        <vt:i4>5</vt:i4>
      </vt:variant>
      <vt:variant>
        <vt:lpwstr>mailto:psyslc@langate.gsu.edu</vt:lpwstr>
      </vt:variant>
      <vt:variant>
        <vt:lpwstr/>
      </vt:variant>
      <vt:variant>
        <vt:i4>1507391</vt:i4>
      </vt:variant>
      <vt:variant>
        <vt:i4>11</vt:i4>
      </vt:variant>
      <vt:variant>
        <vt:i4>0</vt:i4>
      </vt:variant>
      <vt:variant>
        <vt:i4>5</vt:i4>
      </vt:variant>
      <vt:variant>
        <vt:lpwstr>mailto:Scook@gsu.edu</vt:lpwstr>
      </vt:variant>
      <vt:variant>
        <vt:lpwstr/>
      </vt:variant>
      <vt:variant>
        <vt:i4>2621454</vt:i4>
      </vt:variant>
      <vt:variant>
        <vt:i4>8</vt:i4>
      </vt:variant>
      <vt:variant>
        <vt:i4>0</vt:i4>
      </vt:variant>
      <vt:variant>
        <vt:i4>5</vt:i4>
      </vt:variant>
      <vt:variant>
        <vt:lpwstr>mailto:ecassidy@rwjf.org</vt:lpwstr>
      </vt:variant>
      <vt:variant>
        <vt:lpwstr/>
      </vt:variant>
      <vt:variant>
        <vt:i4>5242940</vt:i4>
      </vt:variant>
      <vt:variant>
        <vt:i4>5</vt:i4>
      </vt:variant>
      <vt:variant>
        <vt:i4>0</vt:i4>
      </vt:variant>
      <vt:variant>
        <vt:i4>5</vt:i4>
      </vt:variant>
      <vt:variant>
        <vt:lpwstr>mailto:Bernie.Auchter@USDOJ.GOV</vt:lpwstr>
      </vt:variant>
      <vt:variant>
        <vt:lpwstr/>
      </vt:variant>
      <vt:variant>
        <vt:i4>65598</vt:i4>
      </vt:variant>
      <vt:variant>
        <vt:i4>2</vt:i4>
      </vt:variant>
      <vt:variant>
        <vt:i4>0</vt:i4>
      </vt:variant>
      <vt:variant>
        <vt:i4>5</vt:i4>
      </vt:variant>
      <vt:variant>
        <vt:lpwstr>mailto:Aabbey@wayne.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Application for</dc:title>
  <dc:creator>mcl2</dc:creator>
  <cp:lastModifiedBy>Sims, Thelma (CDC/OD/OADS)</cp:lastModifiedBy>
  <cp:revision>6</cp:revision>
  <cp:lastPrinted>2014-10-08T15:28:00Z</cp:lastPrinted>
  <dcterms:created xsi:type="dcterms:W3CDTF">2015-12-03T18:07:00Z</dcterms:created>
  <dcterms:modified xsi:type="dcterms:W3CDTF">2016-01-13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70D1DA58A38634AA21F13F7F51DB199</vt:lpwstr>
  </property>
  <property fmtid="{D5CDD505-2E9C-101B-9397-08002B2CF9AE}" pid="3" name="_dlc_DocIdItemGuid">
    <vt:lpwstr>765f978b-d8ab-4874-823c-b57c9f03fcce</vt:lpwstr>
  </property>
</Properties>
</file>